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0A0BDAC2" w:rsidR="00A63C5F" w:rsidRPr="00A63C5F" w:rsidRDefault="00A63C5F" w:rsidP="00A63C5F">
      <w:pPr>
        <w:pStyle w:val="TAMainText"/>
      </w:pPr>
      <w:r>
        <w:t>Tables S1-S</w:t>
      </w:r>
      <w:r w:rsidR="005A75E4">
        <w:t>4</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62A7730E"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50A47DB" w:rsid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322D13BA" w:rsidR="0009257E" w:rsidRDefault="002B52E8" w:rsidP="00F164EF">
      <w:pPr>
        <w:pStyle w:val="TAMainText"/>
      </w:pPr>
      <w:r>
        <w:t>We provide error estimates of our calculated anomaly type detection probabilities and present them in Tables S6, S7, and S8.</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03103FBB"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the difference between columns in Table 2 and mean columns in Tables S6, S7, and S8)</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0EE728F7" w:rsidR="00EF717B" w:rsidRDefault="001F75DE" w:rsidP="00B36554">
      <w:pPr>
        <w:pStyle w:val="VDTableTitle"/>
        <w:rPr>
          <w:b/>
          <w:bCs/>
        </w:rPr>
      </w:pPr>
      <w:r>
        <w:rPr>
          <w:rFonts w:eastAsiaTheme="minorEastAsia"/>
          <w:noProof/>
        </w:rPr>
        <w:lastRenderedPageBreak/>
        <w:drawing>
          <wp:inline distT="0" distB="0" distL="0" distR="0" wp14:anchorId="551B3610" wp14:editId="5382730D">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629B6" w14:textId="0DA4507F"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r>
        <w:rPr>
          <w:rFonts w:eastAsiaTheme="minorEastAsia"/>
        </w:rPr>
        <w:t xml:space="preserve">Flowchart depicting steps of the DBSCAN anomaly detection algorithm for mobile monitoring datasets. </w:t>
      </w:r>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lastRenderedPageBreak/>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lastRenderedPageBreak/>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lastRenderedPageBreak/>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lastRenderedPageBreak/>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m:r>
                    <m:rPr>
                      <m:nor/>
                    </m:rPr>
                    <w:rPr>
                      <w:rFonts w:cs="Times"/>
                    </w:rPr>
                    <m:t>val</m:t>
                  </m:r>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6826896" w14:textId="04981721" w:rsidR="00E46174" w:rsidRPr="000B7C9B" w:rsidRDefault="00E46174" w:rsidP="00E46174">
      <w:pPr>
        <w:pStyle w:val="VDTableTitle"/>
        <w:rPr>
          <w:rFonts w:eastAsiaTheme="minorEastAsia"/>
          <w:b/>
          <w:bCs/>
        </w:rPr>
      </w:pPr>
      <w:r>
        <w:rPr>
          <w:rFonts w:eastAsiaTheme="minorEastAsia"/>
          <w:b/>
          <w:bCs/>
        </w:rPr>
        <w:lastRenderedPageBreak/>
        <w:t xml:space="preserve">Table S3.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p w14:paraId="39328B60" w14:textId="77777777" w:rsidR="00E46174" w:rsidRDefault="00E46174" w:rsidP="0085568D">
      <w:pPr>
        <w:pStyle w:val="VDTableTitle"/>
        <w:rPr>
          <w:b/>
          <w:bCs/>
        </w:rPr>
      </w:pPr>
    </w:p>
    <w:tbl>
      <w:tblPr>
        <w:tblStyle w:val="PlainTable2"/>
        <w:tblpPr w:leftFromText="180" w:rightFromText="180" w:vertAnchor="page" w:horzAnchor="margin" w:tblpY="2521"/>
        <w:tblW w:w="5000" w:type="pct"/>
        <w:tblLook w:val="04A0" w:firstRow="1" w:lastRow="0" w:firstColumn="1" w:lastColumn="0" w:noHBand="0" w:noVBand="1"/>
      </w:tblPr>
      <w:tblGrid>
        <w:gridCol w:w="715"/>
        <w:gridCol w:w="1584"/>
        <w:gridCol w:w="2801"/>
        <w:gridCol w:w="2130"/>
        <w:gridCol w:w="2130"/>
      </w:tblGrid>
      <w:tr w:rsidR="00E46174" w14:paraId="37DCA431" w14:textId="77777777" w:rsidTr="00A121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A12177">
            <w:pPr>
              <w:pStyle w:val="TCTableBody"/>
              <w:rPr>
                <w:rFonts w:cs="Times"/>
              </w:rPr>
            </w:pPr>
            <w:bookmarkStart w:id="0" w:name="_Ref97647587"/>
            <w:bookmarkStart w:id="1" w:name="_Ref97641581"/>
          </w:p>
        </w:tc>
        <w:tc>
          <w:tcPr>
            <w:tcW w:w="846" w:type="pct"/>
          </w:tcPr>
          <w:p w14:paraId="406C9542" w14:textId="77777777"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5352CB">
            <w:pPr>
              <w:pStyle w:val="TCTableBody"/>
              <w:cnfStyle w:val="100000000000" w:firstRow="1" w:lastRow="0" w:firstColumn="0" w:lastColumn="0" w:oddVBand="0" w:evenVBand="0" w:oddHBand="0" w:evenHBand="0" w:firstRowFirstColumn="0" w:firstRowLastColumn="0" w:lastRowFirstColumn="0" w:lastRowLastColumn="0"/>
            </w:pPr>
            <w:r w:rsidRPr="005352CB">
              <w:t>BC-rich(This work)</w:t>
            </w:r>
          </w:p>
        </w:tc>
        <w:tc>
          <w:tcPr>
            <w:tcW w:w="1138" w:type="pct"/>
          </w:tcPr>
          <w:p w14:paraId="4ED0B5D6" w14:textId="0A525878"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A12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A12177">
            <w:pPr>
              <w:pStyle w:val="TCTableBody"/>
              <w:rPr>
                <w:rFonts w:cs="Times"/>
              </w:rPr>
            </w:pPr>
            <w:r w:rsidRPr="009F4A0A">
              <w:rPr>
                <w:rFonts w:cs="Times"/>
              </w:rPr>
              <w:t>BC</w:t>
            </w:r>
          </w:p>
        </w:tc>
        <w:tc>
          <w:tcPr>
            <w:tcW w:w="846" w:type="pct"/>
          </w:tcPr>
          <w:p w14:paraId="0ADEBB1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A12177">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A12177">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A12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A12177">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A12177">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A12177">
            <w:pPr>
              <w:pStyle w:val="TCTableBody"/>
              <w:rPr>
                <w:rFonts w:cs="Times"/>
              </w:rPr>
            </w:pPr>
            <w:r w:rsidRPr="009F4A0A">
              <w:rPr>
                <w:rFonts w:cs="Times"/>
              </w:rPr>
              <w:t>UFP</w:t>
            </w:r>
          </w:p>
        </w:tc>
        <w:tc>
          <w:tcPr>
            <w:tcW w:w="846" w:type="pct"/>
          </w:tcPr>
          <w:p w14:paraId="6A1F8D5D"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0"/>
      <w:bookmarkEnd w:id="1"/>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77777777" w:rsidR="00E46174" w:rsidRDefault="00E46174" w:rsidP="0085568D">
      <w:pPr>
        <w:pStyle w:val="VDTableTitle"/>
        <w:rPr>
          <w:b/>
          <w:bCs/>
        </w:rPr>
      </w:pPr>
    </w:p>
    <w:p w14:paraId="782B9507" w14:textId="2545A50B" w:rsidR="00C06F00" w:rsidRPr="0085568D" w:rsidRDefault="0085568D" w:rsidP="0085568D">
      <w:pPr>
        <w:pStyle w:val="VDTableTitle"/>
        <w:rPr>
          <w:b/>
          <w:bCs/>
        </w:rPr>
      </w:pPr>
      <w:r>
        <w:rPr>
          <w:b/>
          <w:bCs/>
        </w:rPr>
        <w:lastRenderedPageBreak/>
        <w:t>Table S</w:t>
      </w:r>
      <w:r w:rsidR="00E46174">
        <w:rPr>
          <w:b/>
          <w:bCs/>
        </w:rPr>
        <w:t>4</w:t>
      </w:r>
      <w:r>
        <w:rPr>
          <w:b/>
          <w:bCs/>
        </w:rPr>
        <w:t xml:space="preserve">. </w:t>
      </w:r>
      <w:r w:rsidRPr="0085568D">
        <w:t xml:space="preserve">Counts of </w:t>
      </w:r>
      <w:r>
        <w:t xml:space="preserve">when </w:t>
      </w:r>
      <w:r w:rsidR="00BD62FA">
        <w:t xml:space="preserve">QOR or DBSCAN outperform the other under </w:t>
      </w:r>
      <w:r w:rsidR="00FE1F1D">
        <w:t>different</w:t>
      </w:r>
      <w:r w:rsidR="00BD62FA">
        <w:t xml:space="preserve"> circumstances.</w:t>
      </w:r>
    </w:p>
    <w:tbl>
      <w:tblPr>
        <w:tblStyle w:val="PlainTable2"/>
        <w:tblW w:w="0" w:type="auto"/>
        <w:tblLook w:val="04A0" w:firstRow="1" w:lastRow="0" w:firstColumn="1" w:lastColumn="0" w:noHBand="0" w:noVBand="1"/>
      </w:tblPr>
      <w:tblGrid>
        <w:gridCol w:w="1870"/>
        <w:gridCol w:w="1870"/>
        <w:gridCol w:w="1870"/>
        <w:gridCol w:w="1870"/>
      </w:tblGrid>
      <w:tr w:rsidR="0085568D" w14:paraId="01B8F436" w14:textId="77777777" w:rsidTr="00855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61E575E" w14:textId="7D5CFB11" w:rsidR="0085568D" w:rsidRDefault="0085568D" w:rsidP="000B5610">
            <w:pPr>
              <w:pStyle w:val="TAMainText"/>
              <w:spacing w:after="240"/>
              <w:ind w:firstLine="0"/>
              <w:jc w:val="left"/>
            </w:pPr>
            <w:r>
              <w:t>QOR Label</w:t>
            </w:r>
          </w:p>
        </w:tc>
        <w:tc>
          <w:tcPr>
            <w:tcW w:w="1870" w:type="dxa"/>
          </w:tcPr>
          <w:p w14:paraId="150A934F" w14:textId="537361BA"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51C1EF3A" w14:textId="43E8FFF7"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18036062" w14:textId="1F886147"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85568D" w14:paraId="31710D52" w14:textId="77777777" w:rsidTr="00855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F7D6FD8" w14:textId="0BB4AF39" w:rsidR="0085568D" w:rsidRPr="0085568D" w:rsidRDefault="0085568D" w:rsidP="000B5610">
            <w:pPr>
              <w:pStyle w:val="TAMainText"/>
              <w:spacing w:after="240"/>
              <w:ind w:firstLine="0"/>
              <w:jc w:val="left"/>
              <w:rPr>
                <w:b w:val="0"/>
                <w:bCs w:val="0"/>
              </w:rPr>
            </w:pPr>
            <w:r w:rsidRPr="0085568D">
              <w:rPr>
                <w:b w:val="0"/>
                <w:bCs w:val="0"/>
              </w:rPr>
              <w:t>“Anomaly”</w:t>
            </w:r>
          </w:p>
        </w:tc>
        <w:tc>
          <w:tcPr>
            <w:tcW w:w="1870" w:type="dxa"/>
          </w:tcPr>
          <w:p w14:paraId="7A387C19" w14:textId="4D11480E"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63FDB8A0" w14:textId="2B943467"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17A0C18C" w14:textId="07BD6561"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85568D" w14:paraId="7590D889" w14:textId="77777777" w:rsidTr="0085568D">
        <w:tc>
          <w:tcPr>
            <w:cnfStyle w:val="001000000000" w:firstRow="0" w:lastRow="0" w:firstColumn="1" w:lastColumn="0" w:oddVBand="0" w:evenVBand="0" w:oddHBand="0" w:evenHBand="0" w:firstRowFirstColumn="0" w:firstRowLastColumn="0" w:lastRowFirstColumn="0" w:lastRowLastColumn="0"/>
            <w:tcW w:w="1870" w:type="dxa"/>
          </w:tcPr>
          <w:p w14:paraId="5918C9D2" w14:textId="48AD909E" w:rsidR="0085568D" w:rsidRPr="0085568D" w:rsidRDefault="0085568D" w:rsidP="000B5610">
            <w:pPr>
              <w:pStyle w:val="TAMainText"/>
              <w:spacing w:after="240"/>
              <w:ind w:firstLine="0"/>
              <w:jc w:val="left"/>
              <w:rPr>
                <w:b w:val="0"/>
                <w:bCs w:val="0"/>
              </w:rPr>
            </w:pPr>
            <w:r w:rsidRPr="0085568D">
              <w:rPr>
                <w:b w:val="0"/>
                <w:bCs w:val="0"/>
              </w:rPr>
              <w:t>“Normal”</w:t>
            </w:r>
          </w:p>
        </w:tc>
        <w:tc>
          <w:tcPr>
            <w:tcW w:w="1870" w:type="dxa"/>
          </w:tcPr>
          <w:p w14:paraId="27035E9F" w14:textId="41D661DD"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4751D1BA" w14:textId="467F227D"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28E7AFDA" w14:textId="42C7A1F7"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85568D" w14:paraId="389ECDBA" w14:textId="77777777" w:rsidTr="00855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CFFD33" w14:textId="2BCDE994" w:rsidR="0085568D" w:rsidRPr="0085568D" w:rsidRDefault="0085568D" w:rsidP="000B5610">
            <w:pPr>
              <w:pStyle w:val="TAMainText"/>
              <w:spacing w:after="240"/>
              <w:ind w:firstLine="0"/>
              <w:jc w:val="left"/>
              <w:rPr>
                <w:b w:val="0"/>
                <w:bCs w:val="0"/>
              </w:rPr>
            </w:pPr>
            <w:r w:rsidRPr="0085568D">
              <w:rPr>
                <w:b w:val="0"/>
                <w:bCs w:val="0"/>
              </w:rPr>
              <w:t>“Normal”</w:t>
            </w:r>
          </w:p>
        </w:tc>
        <w:tc>
          <w:tcPr>
            <w:tcW w:w="1870" w:type="dxa"/>
          </w:tcPr>
          <w:p w14:paraId="56316A10" w14:textId="088049C6"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40BECE2A" w14:textId="419D8294"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72F7FFBD" w14:textId="5736B2B6"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85568D" w14:paraId="7537EB7C" w14:textId="77777777" w:rsidTr="0085568D">
        <w:tc>
          <w:tcPr>
            <w:cnfStyle w:val="001000000000" w:firstRow="0" w:lastRow="0" w:firstColumn="1" w:lastColumn="0" w:oddVBand="0" w:evenVBand="0" w:oddHBand="0" w:evenHBand="0" w:firstRowFirstColumn="0" w:firstRowLastColumn="0" w:lastRowFirstColumn="0" w:lastRowLastColumn="0"/>
            <w:tcW w:w="1870" w:type="dxa"/>
          </w:tcPr>
          <w:p w14:paraId="30EB042D" w14:textId="637F3B16" w:rsidR="0085568D" w:rsidRPr="0085568D" w:rsidRDefault="0085568D" w:rsidP="000B5610">
            <w:pPr>
              <w:pStyle w:val="TAMainText"/>
              <w:spacing w:after="240"/>
              <w:ind w:firstLine="0"/>
              <w:jc w:val="left"/>
              <w:rPr>
                <w:b w:val="0"/>
                <w:bCs w:val="0"/>
              </w:rPr>
            </w:pPr>
            <w:r w:rsidRPr="0085568D">
              <w:rPr>
                <w:b w:val="0"/>
                <w:bCs w:val="0"/>
              </w:rPr>
              <w:t>“Anomaly”</w:t>
            </w:r>
          </w:p>
        </w:tc>
        <w:tc>
          <w:tcPr>
            <w:tcW w:w="1870" w:type="dxa"/>
          </w:tcPr>
          <w:p w14:paraId="430BEFB7" w14:textId="5512BF70"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3BF81041" w14:textId="7532C4B4"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3694601C" w14:textId="1FCD19AB"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67C52DA3" w14:textId="65EC6D3C" w:rsidR="00C06F00" w:rsidRDefault="00C06F00" w:rsidP="000B5610">
      <w:pPr>
        <w:pStyle w:val="TAMainText"/>
        <w:spacing w:after="240"/>
        <w:ind w:firstLine="0"/>
        <w:jc w:val="left"/>
      </w:pPr>
    </w:p>
    <w:p w14:paraId="3A277C07" w14:textId="77777777" w:rsidR="00FF564E" w:rsidRDefault="00FF564E" w:rsidP="000B5610">
      <w:pPr>
        <w:pStyle w:val="TAMainText"/>
        <w:spacing w:after="240"/>
        <w:ind w:firstLine="0"/>
        <w:jc w:val="left"/>
      </w:pPr>
    </w:p>
    <w:p w14:paraId="7340222C" w14:textId="3772AABD" w:rsidR="00106AF3" w:rsidRDefault="00106AF3" w:rsidP="000B5610">
      <w:pPr>
        <w:pStyle w:val="TAMainText"/>
        <w:spacing w:after="240"/>
        <w:ind w:firstLine="0"/>
        <w:jc w:val="left"/>
      </w:pPr>
    </w:p>
    <w:p w14:paraId="450CE728" w14:textId="369F13BB" w:rsidR="00FF564E" w:rsidRDefault="00FF564E" w:rsidP="000B5610">
      <w:pPr>
        <w:pStyle w:val="TAMainText"/>
        <w:spacing w:after="240"/>
        <w:ind w:firstLine="0"/>
        <w:jc w:val="left"/>
      </w:pPr>
    </w:p>
    <w:p w14:paraId="0FC4CB6C" w14:textId="5128364F" w:rsidR="00FF564E" w:rsidRDefault="00FF564E" w:rsidP="000B5610">
      <w:pPr>
        <w:pStyle w:val="TAMainText"/>
        <w:spacing w:after="240"/>
        <w:ind w:firstLine="0"/>
        <w:jc w:val="left"/>
      </w:pPr>
    </w:p>
    <w:p w14:paraId="0EB84CBE" w14:textId="0AC36063" w:rsidR="00FF564E" w:rsidRDefault="00FF564E" w:rsidP="000B5610">
      <w:pPr>
        <w:pStyle w:val="TAMainText"/>
        <w:spacing w:after="240"/>
        <w:ind w:firstLine="0"/>
        <w:jc w:val="left"/>
      </w:pPr>
    </w:p>
    <w:p w14:paraId="04555D15" w14:textId="348E26C8" w:rsidR="00FF564E" w:rsidRDefault="00FF564E" w:rsidP="000B5610">
      <w:pPr>
        <w:pStyle w:val="TAMainText"/>
        <w:spacing w:after="240"/>
        <w:ind w:firstLine="0"/>
        <w:jc w:val="left"/>
      </w:pPr>
    </w:p>
    <w:p w14:paraId="4C728705" w14:textId="2FF73C53" w:rsidR="00FF564E" w:rsidRDefault="00FF564E" w:rsidP="000B5610">
      <w:pPr>
        <w:pStyle w:val="TAMainText"/>
        <w:spacing w:after="240"/>
        <w:ind w:firstLine="0"/>
        <w:jc w:val="left"/>
      </w:pPr>
    </w:p>
    <w:p w14:paraId="3AD21C10" w14:textId="737851F2" w:rsidR="00FF564E" w:rsidRDefault="00FF564E" w:rsidP="000B5610">
      <w:pPr>
        <w:pStyle w:val="TAMainText"/>
        <w:spacing w:after="240"/>
        <w:ind w:firstLine="0"/>
        <w:jc w:val="left"/>
      </w:pPr>
    </w:p>
    <w:p w14:paraId="69ECB59C" w14:textId="7DAE6A17" w:rsidR="00FF564E" w:rsidRDefault="00FF564E" w:rsidP="000B5610">
      <w:pPr>
        <w:pStyle w:val="TAMainText"/>
        <w:spacing w:after="240"/>
        <w:ind w:firstLine="0"/>
        <w:jc w:val="left"/>
      </w:pPr>
    </w:p>
    <w:p w14:paraId="2728E3C7" w14:textId="6BC541B6" w:rsidR="00FF564E" w:rsidRPr="00FF564E" w:rsidRDefault="00FF564E" w:rsidP="00FF564E">
      <w:pPr>
        <w:pStyle w:val="VDTableTitle"/>
      </w:pPr>
      <w:r>
        <w:rPr>
          <w:b/>
          <w:bCs/>
        </w:rPr>
        <w:lastRenderedPageBreak/>
        <w:t xml:space="preserve">Table S5.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ilby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6FE013C3" w14:textId="4A71C898" w:rsidR="00534296" w:rsidRPr="00534296" w:rsidRDefault="00534296" w:rsidP="00534296">
      <w:pPr>
        <w:pStyle w:val="VDTableTitle"/>
        <w:rPr>
          <w:b/>
          <w:bCs/>
        </w:rPr>
      </w:pPr>
      <w:r>
        <w:rPr>
          <w:b/>
          <w:bCs/>
        </w:rPr>
        <w:lastRenderedPageBreak/>
        <w:t xml:space="preserve">Table S6. </w:t>
      </w:r>
      <w:r w:rsidRPr="00534296">
        <w:t>Error estimates for CO</w:t>
      </w:r>
      <w:r w:rsidRPr="00534296">
        <w:rPr>
          <w:vertAlign w:val="subscript"/>
        </w:rPr>
        <w:t>2</w:t>
      </w:r>
      <w:r w:rsidRPr="00534296">
        <w:t xml:space="preserve"> anomaly detection type probabilities</w:t>
      </w:r>
      <w:r w:rsidR="00ED0123">
        <w:t xml:space="preserve"> (in %)</w:t>
      </w:r>
      <w:r w:rsidRPr="00534296">
        <w:t xml:space="preserve"> by census tract</w:t>
      </w:r>
      <w:r w:rsidR="00FF1ACB">
        <w:t xml:space="preserve"> determined from a sampling distribution </w:t>
      </w:r>
      <w:r w:rsidR="00647FEB">
        <w:t>composed of</w:t>
      </w:r>
      <w:r w:rsidR="00FF1ACB">
        <w:t xml:space="preserve"> 1000</w:t>
      </w:r>
      <w:r w:rsidR="00647FEB">
        <w:t xml:space="preserve"> bootstrap</w:t>
      </w:r>
      <w:r w:rsidR="00FF1ACB">
        <w:t xml:space="preserve"> replicates</w:t>
      </w:r>
      <w:r w:rsidRPr="00534296">
        <w:t>.</w:t>
      </w:r>
      <w:r w:rsidR="00ED0123">
        <w:t xml:space="preserve"> “Mean”</w:t>
      </w:r>
      <w:r w:rsidR="00FF1ACB">
        <w:t xml:space="preserve"> </w:t>
      </w:r>
      <w:r w:rsidR="00647FEB">
        <w:t>is the</w:t>
      </w:r>
      <w:r w:rsidR="00FF1ACB">
        <w:t xml:space="preserve"> </w:t>
      </w:r>
      <w:r w:rsidR="00ED0123">
        <w:t xml:space="preserve">mean of the sampling distribution, “Lower” </w:t>
      </w:r>
      <w:r w:rsidR="00647FEB">
        <w:t>is the</w:t>
      </w:r>
      <w:r w:rsidR="00FF1ACB">
        <w:t xml:space="preserve"> </w:t>
      </w:r>
      <w:r w:rsidR="00ED0123">
        <w:t>5</w:t>
      </w:r>
      <w:r w:rsidR="00ED0123" w:rsidRPr="00ED0123">
        <w:rPr>
          <w:vertAlign w:val="superscript"/>
        </w:rPr>
        <w:t>th</w:t>
      </w:r>
      <w:r w:rsidR="00ED0123">
        <w:t xml:space="preserve"> percentile of the sampling distribution, “Upper” </w:t>
      </w:r>
      <w:r w:rsidR="00647FEB">
        <w:t xml:space="preserve">is the </w:t>
      </w:r>
      <w:r w:rsidR="00ED0123">
        <w:t>95</w:t>
      </w:r>
      <w:r w:rsidR="00ED0123" w:rsidRPr="00ED0123">
        <w:rPr>
          <w:vertAlign w:val="superscript"/>
        </w:rPr>
        <w:t>th</w:t>
      </w:r>
      <w:r w:rsidR="00ED0123">
        <w:t xml:space="preserve"> percentile of the sampling distribution</w:t>
      </w:r>
      <w:r w:rsidR="00647FEB">
        <w:t>, “Bias” is the originally calculated value – “Mean”</w:t>
      </w:r>
      <w:r w:rsidR="00ED0123">
        <w:t>.</w:t>
      </w:r>
    </w:p>
    <w:tbl>
      <w:tblPr>
        <w:tblStyle w:val="PlainTable2"/>
        <w:tblW w:w="0" w:type="auto"/>
        <w:tblLook w:val="04A0" w:firstRow="1" w:lastRow="0" w:firstColumn="1" w:lastColumn="0" w:noHBand="0" w:noVBand="1"/>
      </w:tblPr>
      <w:tblGrid>
        <w:gridCol w:w="2550"/>
        <w:gridCol w:w="1303"/>
        <w:gridCol w:w="1383"/>
        <w:gridCol w:w="1370"/>
        <w:gridCol w:w="657"/>
      </w:tblGrid>
      <w:tr w:rsidR="00534296" w14:paraId="6214A081" w14:textId="77777777" w:rsidTr="008844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96140" w14:textId="77777777" w:rsidR="00534296" w:rsidRPr="00473DE8" w:rsidRDefault="00534296" w:rsidP="00884442">
            <w:pPr>
              <w:pStyle w:val="TAMainText"/>
              <w:ind w:firstLine="0"/>
              <w:rPr>
                <w:rFonts w:eastAsiaTheme="minorEastAsia" w:cs="Times"/>
              </w:rPr>
            </w:pPr>
            <w:r w:rsidRPr="00473DE8">
              <w:rPr>
                <w:rFonts w:eastAsiaTheme="minorEastAsia" w:cs="Times"/>
              </w:rPr>
              <w:t>Census Tract</w:t>
            </w:r>
          </w:p>
        </w:tc>
        <w:tc>
          <w:tcPr>
            <w:tcW w:w="0" w:type="auto"/>
          </w:tcPr>
          <w:p w14:paraId="6C64BAAD" w14:textId="68BBF285" w:rsidR="00534296" w:rsidRPr="00473DE8" w:rsidRDefault="00534296"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6F5A645F" w14:textId="3F155A57" w:rsidR="00534296" w:rsidRPr="00534296" w:rsidRDefault="00534296"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79C99582" w14:textId="461CDD25" w:rsidR="00534296" w:rsidRPr="00534296" w:rsidRDefault="00534296"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57985F3" w14:textId="175179D6" w:rsidR="00534296" w:rsidRPr="00473DE8" w:rsidRDefault="00534296"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534296" w14:paraId="6DE60FCD"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5E5DEA" w14:textId="77777777" w:rsidR="00534296" w:rsidRPr="00473DE8" w:rsidRDefault="00534296" w:rsidP="00884442">
            <w:pPr>
              <w:pStyle w:val="TAMainText"/>
              <w:ind w:firstLine="0"/>
              <w:rPr>
                <w:rFonts w:eastAsiaTheme="minorEastAsia" w:cs="Times"/>
              </w:rPr>
            </w:pPr>
            <w:r w:rsidRPr="00473DE8">
              <w:rPr>
                <w:rFonts w:eastAsiaTheme="minorEastAsia" w:cs="Times"/>
              </w:rPr>
              <w:t>Bayland Park</w:t>
            </w:r>
          </w:p>
        </w:tc>
        <w:tc>
          <w:tcPr>
            <w:tcW w:w="0" w:type="auto"/>
          </w:tcPr>
          <w:p w14:paraId="5B45A6CF" w14:textId="77777777" w:rsidR="00534296" w:rsidRPr="00473DE8" w:rsidRDefault="00534296"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1A1D3402" w14:textId="0DA916FF" w:rsidR="00534296" w:rsidRPr="00473DE8" w:rsidRDefault="00534296"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6D60FE46" w14:textId="671EDBFB" w:rsidR="00534296" w:rsidRPr="00473DE8" w:rsidRDefault="00534296"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3D07C38F" w14:textId="51558749"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3C4DB9D2"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2DF916EC" w14:textId="77777777" w:rsidR="00534296" w:rsidRPr="00473DE8" w:rsidRDefault="00534296" w:rsidP="00884442">
            <w:pPr>
              <w:pStyle w:val="TAMainText"/>
              <w:ind w:firstLine="0"/>
              <w:rPr>
                <w:rFonts w:eastAsiaTheme="minorEastAsia" w:cs="Times"/>
              </w:rPr>
            </w:pPr>
            <w:r w:rsidRPr="00473DE8">
              <w:rPr>
                <w:rFonts w:eastAsiaTheme="minorEastAsia" w:cs="Times"/>
              </w:rPr>
              <w:t>Washington Corridor</w:t>
            </w:r>
          </w:p>
        </w:tc>
        <w:tc>
          <w:tcPr>
            <w:tcW w:w="0" w:type="auto"/>
          </w:tcPr>
          <w:p w14:paraId="47F1217E" w14:textId="4589DAC9" w:rsidR="00534296" w:rsidRPr="00473DE8" w:rsidRDefault="00534296"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089EBCBD" w14:textId="1BCFFD4B" w:rsidR="00534296" w:rsidRPr="00473DE8" w:rsidRDefault="00534296"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CBB4998" w14:textId="15FF2300" w:rsidR="00534296" w:rsidRPr="00473DE8" w:rsidRDefault="00534296"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48032921" w14:textId="36D1A1F9"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2EF67F5B"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E772C" w14:textId="77777777" w:rsidR="00534296" w:rsidRPr="00473DE8" w:rsidRDefault="00534296" w:rsidP="00884442">
            <w:pPr>
              <w:pStyle w:val="TAMainText"/>
              <w:ind w:firstLine="0"/>
              <w:rPr>
                <w:rFonts w:eastAsiaTheme="minorEastAsia" w:cs="Times"/>
              </w:rPr>
            </w:pPr>
            <w:r w:rsidRPr="00473DE8">
              <w:rPr>
                <w:rFonts w:eastAsiaTheme="minorEastAsia" w:cs="Times"/>
              </w:rPr>
              <w:t>Manchester</w:t>
            </w:r>
          </w:p>
        </w:tc>
        <w:tc>
          <w:tcPr>
            <w:tcW w:w="0" w:type="auto"/>
          </w:tcPr>
          <w:p w14:paraId="4D8E8A35" w14:textId="50B3FE5A"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7058E812" w14:textId="7C39D58E"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1DCBEC0F" w14:textId="49BE3E28" w:rsidR="00534296" w:rsidRPr="00ED0123"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332BB61F" w14:textId="57EB8F5B"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0728035A"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41809376" w14:textId="77777777" w:rsidR="00534296" w:rsidRPr="00473DE8" w:rsidRDefault="00534296" w:rsidP="00884442">
            <w:pPr>
              <w:pStyle w:val="TAMainText"/>
              <w:ind w:firstLine="0"/>
              <w:rPr>
                <w:rFonts w:eastAsiaTheme="minorEastAsia" w:cs="Times"/>
              </w:rPr>
            </w:pPr>
            <w:r w:rsidRPr="00473DE8">
              <w:rPr>
                <w:rFonts w:eastAsiaTheme="minorEastAsia" w:cs="Times"/>
              </w:rPr>
              <w:t>East Galena Park</w:t>
            </w:r>
          </w:p>
        </w:tc>
        <w:tc>
          <w:tcPr>
            <w:tcW w:w="0" w:type="auto"/>
          </w:tcPr>
          <w:p w14:paraId="7CA5E1B1" w14:textId="77777777" w:rsidR="00534296" w:rsidRPr="00473DE8" w:rsidRDefault="00534296"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02D03C9D" w14:textId="1517A514"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9B20983" w14:textId="5D92F844"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0E239C18" w14:textId="0440D648"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67F7B78A"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155898" w14:textId="77777777" w:rsidR="00534296" w:rsidRPr="00473DE8" w:rsidRDefault="00534296" w:rsidP="00884442">
            <w:pPr>
              <w:pStyle w:val="TAMainText"/>
              <w:ind w:firstLine="0"/>
              <w:rPr>
                <w:rFonts w:eastAsiaTheme="minorEastAsia" w:cs="Times"/>
              </w:rPr>
            </w:pPr>
            <w:r w:rsidRPr="00473DE8">
              <w:rPr>
                <w:rFonts w:eastAsiaTheme="minorEastAsia" w:cs="Times"/>
              </w:rPr>
              <w:t>Milby Park</w:t>
            </w:r>
          </w:p>
        </w:tc>
        <w:tc>
          <w:tcPr>
            <w:tcW w:w="0" w:type="auto"/>
          </w:tcPr>
          <w:p w14:paraId="3EF48697" w14:textId="534FB426"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DC1600" w14:textId="3296606C"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2744D691" w14:textId="60766367"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16E846FB" w14:textId="4E669B6A"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2D12D08A"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2549175B" w14:textId="77777777" w:rsidR="00534296" w:rsidRPr="00473DE8" w:rsidRDefault="00534296" w:rsidP="00884442">
            <w:pPr>
              <w:pStyle w:val="TAMainText"/>
              <w:ind w:firstLine="0"/>
              <w:rPr>
                <w:rFonts w:eastAsiaTheme="minorEastAsia" w:cs="Times"/>
              </w:rPr>
            </w:pPr>
            <w:r w:rsidRPr="00473DE8">
              <w:rPr>
                <w:rFonts w:eastAsiaTheme="minorEastAsia" w:cs="Times"/>
              </w:rPr>
              <w:t>Sharpstown</w:t>
            </w:r>
          </w:p>
        </w:tc>
        <w:tc>
          <w:tcPr>
            <w:tcW w:w="0" w:type="auto"/>
          </w:tcPr>
          <w:p w14:paraId="0011B8F5" w14:textId="77777777" w:rsidR="00534296" w:rsidRPr="00473DE8" w:rsidRDefault="00534296"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42F139A3" w14:textId="33ED440B"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B3D099E" w14:textId="3A818BE8"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FA6CCFD" w14:textId="2B2695E1"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0DC282A5"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D714AD" w14:textId="77777777" w:rsidR="00534296" w:rsidRPr="00473DE8" w:rsidRDefault="00534296" w:rsidP="00884442">
            <w:pPr>
              <w:pStyle w:val="TAMainText"/>
              <w:ind w:firstLine="0"/>
              <w:rPr>
                <w:rFonts w:eastAsiaTheme="minorEastAsia" w:cs="Times"/>
              </w:rPr>
            </w:pPr>
            <w:r w:rsidRPr="00473DE8">
              <w:rPr>
                <w:rFonts w:eastAsiaTheme="minorEastAsia" w:cs="Times"/>
              </w:rPr>
              <w:t xml:space="preserve">Sharpstown South </w:t>
            </w:r>
          </w:p>
        </w:tc>
        <w:tc>
          <w:tcPr>
            <w:tcW w:w="0" w:type="auto"/>
          </w:tcPr>
          <w:p w14:paraId="674102D1" w14:textId="4BA34930"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44160130" w14:textId="6EC430B5"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1B38728B" w14:textId="1902A9AF"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F8F0BBF" w14:textId="6916F505"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762CA544"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7A1AA8C3" w14:textId="77777777" w:rsidR="00534296" w:rsidRPr="00473DE8" w:rsidRDefault="00534296" w:rsidP="00884442">
            <w:pPr>
              <w:pStyle w:val="TAMainText"/>
              <w:ind w:firstLine="0"/>
              <w:rPr>
                <w:rFonts w:eastAsiaTheme="minorEastAsia" w:cs="Times"/>
              </w:rPr>
            </w:pPr>
            <w:r w:rsidRPr="00473DE8">
              <w:rPr>
                <w:rFonts w:eastAsiaTheme="minorEastAsia" w:cs="Times"/>
              </w:rPr>
              <w:t>West Galena Park</w:t>
            </w:r>
          </w:p>
        </w:tc>
        <w:tc>
          <w:tcPr>
            <w:tcW w:w="0" w:type="auto"/>
          </w:tcPr>
          <w:p w14:paraId="6BC94336" w14:textId="2D13C206"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32470EB" w14:textId="2493FF28"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80CBC6A" w14:textId="3AC316C8"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2BA50E91" w14:textId="35CADB2A"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1FA26454"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D24AE" w14:textId="77777777" w:rsidR="00534296" w:rsidRPr="00473DE8" w:rsidRDefault="00534296" w:rsidP="00884442">
            <w:pPr>
              <w:pStyle w:val="TAMainText"/>
              <w:ind w:firstLine="0"/>
              <w:rPr>
                <w:rFonts w:eastAsiaTheme="minorEastAsia" w:cs="Times"/>
              </w:rPr>
            </w:pPr>
            <w:r w:rsidRPr="00473DE8">
              <w:rPr>
                <w:rFonts w:eastAsiaTheme="minorEastAsia" w:cs="Times"/>
              </w:rPr>
              <w:t>North Spring Branch</w:t>
            </w:r>
          </w:p>
        </w:tc>
        <w:tc>
          <w:tcPr>
            <w:tcW w:w="0" w:type="auto"/>
          </w:tcPr>
          <w:p w14:paraId="3E04EE2B" w14:textId="7A8D1704"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5E31C1FC" w14:textId="671E65BD"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35EBBCA2" w14:textId="656CCB37"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FB075C2" w14:textId="29A0E0FC"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60DC729F"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33EF9D9E" w14:textId="77777777" w:rsidR="00534296" w:rsidRPr="00473DE8" w:rsidRDefault="00534296" w:rsidP="00884442">
            <w:pPr>
              <w:pStyle w:val="TAMainText"/>
              <w:ind w:firstLine="0"/>
              <w:rPr>
                <w:rFonts w:eastAsiaTheme="minorEastAsia" w:cs="Times"/>
              </w:rPr>
            </w:pPr>
            <w:r w:rsidRPr="00473DE8">
              <w:rPr>
                <w:rFonts w:eastAsiaTheme="minorEastAsia" w:cs="Times"/>
              </w:rPr>
              <w:t>North Rice</w:t>
            </w:r>
          </w:p>
        </w:tc>
        <w:tc>
          <w:tcPr>
            <w:tcW w:w="0" w:type="auto"/>
          </w:tcPr>
          <w:p w14:paraId="0A7E8B98" w14:textId="07BDC1D6"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3BE0DDA" w14:textId="2EDF44AB" w:rsidR="00534296" w:rsidRPr="00473DE8"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1D26308D" w14:textId="1D0A42C5" w:rsidR="00534296" w:rsidRPr="00ED0123" w:rsidRDefault="00ED012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5D214838" w14:textId="12EA22BF"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0E41AC6D"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261548" w14:textId="77777777" w:rsidR="00534296" w:rsidRPr="00473DE8" w:rsidRDefault="00534296" w:rsidP="00884442">
            <w:pPr>
              <w:pStyle w:val="TAMainText"/>
              <w:ind w:firstLine="0"/>
              <w:rPr>
                <w:rFonts w:eastAsiaTheme="minorEastAsia" w:cs="Times"/>
              </w:rPr>
            </w:pPr>
            <w:r w:rsidRPr="00473DE8">
              <w:rPr>
                <w:rFonts w:eastAsiaTheme="minorEastAsia" w:cs="Times"/>
              </w:rPr>
              <w:t>Clinton</w:t>
            </w:r>
          </w:p>
        </w:tc>
        <w:tc>
          <w:tcPr>
            <w:tcW w:w="0" w:type="auto"/>
          </w:tcPr>
          <w:p w14:paraId="440B24A0" w14:textId="0474FE6D"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w:t>
            </w:r>
            <w:r w:rsidR="00162273">
              <w:rPr>
                <w:rFonts w:eastAsiaTheme="minorEastAsia" w:cs="Times"/>
              </w:rPr>
              <w:t>1</w:t>
            </w:r>
          </w:p>
        </w:tc>
        <w:tc>
          <w:tcPr>
            <w:tcW w:w="0" w:type="auto"/>
          </w:tcPr>
          <w:p w14:paraId="7A88F42D" w14:textId="5735EB2C"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30C4B52" w14:textId="285111D8" w:rsidR="00534296" w:rsidRPr="00473DE8" w:rsidRDefault="00ED012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9B27510" w14:textId="19640FFD"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534296" w14:paraId="57A6DEDA"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08807B43" w14:textId="77777777" w:rsidR="00534296" w:rsidRPr="00473DE8" w:rsidRDefault="00534296" w:rsidP="00884442">
            <w:pPr>
              <w:pStyle w:val="TAMainText"/>
              <w:ind w:firstLine="0"/>
              <w:rPr>
                <w:rFonts w:eastAsiaTheme="minorEastAsia" w:cs="Times"/>
              </w:rPr>
            </w:pPr>
            <w:r w:rsidRPr="00473DE8">
              <w:rPr>
                <w:rFonts w:eastAsiaTheme="minorEastAsia" w:cs="Times"/>
              </w:rPr>
              <w:t>West Eastex</w:t>
            </w:r>
          </w:p>
        </w:tc>
        <w:tc>
          <w:tcPr>
            <w:tcW w:w="0" w:type="auto"/>
          </w:tcPr>
          <w:p w14:paraId="44056C84" w14:textId="010238E3"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1F20E01E" w14:textId="738377C2"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4B42A269" w14:textId="1C3B7FE7"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65D62DF" w14:textId="7E8F41B8"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4F71EB89"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C022DE" w14:textId="77777777" w:rsidR="00534296" w:rsidRPr="00473DE8" w:rsidRDefault="00534296" w:rsidP="00884442">
            <w:pPr>
              <w:pStyle w:val="TAMainText"/>
              <w:ind w:firstLine="0"/>
              <w:rPr>
                <w:rFonts w:eastAsiaTheme="minorEastAsia" w:cs="Times"/>
              </w:rPr>
            </w:pPr>
            <w:r w:rsidRPr="00473DE8">
              <w:rPr>
                <w:rFonts w:eastAsiaTheme="minorEastAsia" w:cs="Times"/>
              </w:rPr>
              <w:t>North Heights</w:t>
            </w:r>
          </w:p>
        </w:tc>
        <w:tc>
          <w:tcPr>
            <w:tcW w:w="0" w:type="auto"/>
          </w:tcPr>
          <w:p w14:paraId="61067809" w14:textId="02C93272"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5037E5DB" w14:textId="36897F33"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B79F4AE" w14:textId="408778D2"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60AC5CD3" w14:textId="213175CC"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46AD4712"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6065BB49" w14:textId="77777777" w:rsidR="00534296" w:rsidRPr="00473DE8" w:rsidRDefault="00534296" w:rsidP="00884442">
            <w:pPr>
              <w:pStyle w:val="TAMainText"/>
              <w:ind w:firstLine="0"/>
              <w:rPr>
                <w:rFonts w:eastAsiaTheme="minorEastAsia" w:cs="Times"/>
              </w:rPr>
            </w:pPr>
            <w:r w:rsidRPr="00473DE8">
              <w:rPr>
                <w:rFonts w:eastAsiaTheme="minorEastAsia" w:cs="Times"/>
              </w:rPr>
              <w:t>South Rice</w:t>
            </w:r>
          </w:p>
        </w:tc>
        <w:tc>
          <w:tcPr>
            <w:tcW w:w="0" w:type="auto"/>
          </w:tcPr>
          <w:p w14:paraId="39CEDB87" w14:textId="7D069712"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4FC8951F" w14:textId="674B1975"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5D0DA040" w14:textId="0AB54600"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6EC996DB" w14:textId="4429DBD8"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5A16616E"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8C4C98" w14:textId="77777777" w:rsidR="00534296" w:rsidRPr="00473DE8" w:rsidRDefault="00534296" w:rsidP="00884442">
            <w:pPr>
              <w:pStyle w:val="TAMainText"/>
              <w:ind w:firstLine="0"/>
              <w:rPr>
                <w:rFonts w:eastAsiaTheme="minorEastAsia" w:cs="Times"/>
              </w:rPr>
            </w:pPr>
            <w:r w:rsidRPr="00473DE8">
              <w:rPr>
                <w:rFonts w:eastAsiaTheme="minorEastAsia" w:cs="Times"/>
              </w:rPr>
              <w:t>Harrisburg</w:t>
            </w:r>
          </w:p>
        </w:tc>
        <w:tc>
          <w:tcPr>
            <w:tcW w:w="0" w:type="auto"/>
          </w:tcPr>
          <w:p w14:paraId="21630889" w14:textId="4628B4D1"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6F4B34C7" w14:textId="031FB5DD"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334A6CD" w14:textId="7D0B97D7"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05EFC2F2" w14:textId="0398455D"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531BE427"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27A4968C" w14:textId="77777777" w:rsidR="00534296" w:rsidRPr="00473DE8" w:rsidRDefault="00534296" w:rsidP="00884442">
            <w:pPr>
              <w:pStyle w:val="TAMainText"/>
              <w:ind w:firstLine="0"/>
              <w:rPr>
                <w:rFonts w:eastAsiaTheme="minorEastAsia" w:cs="Times"/>
              </w:rPr>
            </w:pPr>
            <w:r w:rsidRPr="00473DE8">
              <w:rPr>
                <w:rFonts w:eastAsiaTheme="minorEastAsia" w:cs="Times"/>
              </w:rPr>
              <w:t>Sharpstown North</w:t>
            </w:r>
          </w:p>
        </w:tc>
        <w:tc>
          <w:tcPr>
            <w:tcW w:w="0" w:type="auto"/>
          </w:tcPr>
          <w:p w14:paraId="70304DAD" w14:textId="43453C69"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0820D75E" w14:textId="64CF7CA7"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6EF2EBD1" w14:textId="6B8D5962"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784D9361" w14:textId="1E41D95D"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69521D42"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C8601" w14:textId="77777777" w:rsidR="00534296" w:rsidRPr="00473DE8" w:rsidRDefault="00534296" w:rsidP="00884442">
            <w:pPr>
              <w:pStyle w:val="TAMainText"/>
              <w:ind w:firstLine="0"/>
              <w:rPr>
                <w:rFonts w:eastAsiaTheme="minorEastAsia" w:cs="Times"/>
              </w:rPr>
            </w:pPr>
            <w:r w:rsidRPr="00473DE8">
              <w:rPr>
                <w:rFonts w:eastAsiaTheme="minorEastAsia" w:cs="Times"/>
              </w:rPr>
              <w:lastRenderedPageBreak/>
              <w:t>Westchase</w:t>
            </w:r>
          </w:p>
        </w:tc>
        <w:tc>
          <w:tcPr>
            <w:tcW w:w="0" w:type="auto"/>
          </w:tcPr>
          <w:p w14:paraId="2B7DCC66" w14:textId="6CFCE7D6"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14173E99" w14:textId="20D0FA9D"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5AC92961" w14:textId="4B746365"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7245581C" w14:textId="2E1DB12B"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534296" w14:paraId="17F7D098"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0E396D2F" w14:textId="77777777" w:rsidR="00534296" w:rsidRPr="00473DE8" w:rsidRDefault="00534296" w:rsidP="00884442">
            <w:pPr>
              <w:pStyle w:val="TAMainText"/>
              <w:ind w:firstLine="0"/>
              <w:rPr>
                <w:rFonts w:eastAsiaTheme="minorEastAsia" w:cs="Times"/>
              </w:rPr>
            </w:pPr>
            <w:r w:rsidRPr="00473DE8">
              <w:rPr>
                <w:rFonts w:eastAsiaTheme="minorEastAsia" w:cs="Times"/>
              </w:rPr>
              <w:t>South Spring Branch</w:t>
            </w:r>
          </w:p>
        </w:tc>
        <w:tc>
          <w:tcPr>
            <w:tcW w:w="0" w:type="auto"/>
          </w:tcPr>
          <w:p w14:paraId="4C1E4F62" w14:textId="0ABE2436"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41D83BFE" w14:textId="4A7C2DB9"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1F824D80" w14:textId="65B9AC1E" w:rsidR="00534296" w:rsidRPr="00473DE8" w:rsidRDefault="00FF1AC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64E3F340" w14:textId="7C17D15E" w:rsidR="00534296" w:rsidRPr="00473DE8" w:rsidRDefault="00647FEB"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534296" w14:paraId="780B24FF"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A11BE" w14:textId="77777777" w:rsidR="00534296" w:rsidRPr="00473DE8" w:rsidRDefault="00534296" w:rsidP="00884442">
            <w:pPr>
              <w:pStyle w:val="TAMainText"/>
              <w:ind w:firstLine="0"/>
              <w:rPr>
                <w:rFonts w:eastAsiaTheme="minorEastAsia" w:cs="Times"/>
              </w:rPr>
            </w:pPr>
            <w:r w:rsidRPr="00473DE8">
              <w:rPr>
                <w:rFonts w:eastAsiaTheme="minorEastAsia" w:cs="Times"/>
              </w:rPr>
              <w:t>South Beltway Central</w:t>
            </w:r>
          </w:p>
        </w:tc>
        <w:tc>
          <w:tcPr>
            <w:tcW w:w="0" w:type="auto"/>
          </w:tcPr>
          <w:p w14:paraId="3257542E" w14:textId="77777777" w:rsidR="00534296" w:rsidRPr="00473DE8" w:rsidRDefault="00534296"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5B453E5A" w14:textId="79C3B114"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0A75F424" w14:textId="146EAC9C" w:rsidR="00534296" w:rsidRPr="00473DE8" w:rsidRDefault="00FF1AC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A23BCB4" w14:textId="0D0B9A10" w:rsidR="00534296" w:rsidRPr="00473DE8" w:rsidRDefault="00647FEB"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84AD6B3" w14:textId="3F8340EA" w:rsidR="00534296" w:rsidRDefault="00534296" w:rsidP="000B5610">
      <w:pPr>
        <w:pStyle w:val="TAMainText"/>
        <w:spacing w:after="240"/>
        <w:ind w:firstLine="0"/>
        <w:jc w:val="left"/>
      </w:pPr>
    </w:p>
    <w:p w14:paraId="295E35B7" w14:textId="0324A28D" w:rsidR="00534296" w:rsidRDefault="00534296" w:rsidP="000B5610">
      <w:pPr>
        <w:pStyle w:val="TAMainText"/>
        <w:spacing w:after="240"/>
        <w:ind w:firstLine="0"/>
        <w:jc w:val="left"/>
      </w:pPr>
    </w:p>
    <w:p w14:paraId="2F7C9B5E" w14:textId="205599C8" w:rsidR="00534296" w:rsidRDefault="00534296" w:rsidP="000B5610">
      <w:pPr>
        <w:pStyle w:val="TAMainText"/>
        <w:spacing w:after="240"/>
        <w:ind w:firstLine="0"/>
        <w:jc w:val="left"/>
      </w:pPr>
    </w:p>
    <w:p w14:paraId="0EF93EBD" w14:textId="3C7D653E" w:rsidR="00534296" w:rsidRDefault="00534296" w:rsidP="000B5610">
      <w:pPr>
        <w:pStyle w:val="TAMainText"/>
        <w:spacing w:after="240"/>
        <w:ind w:firstLine="0"/>
        <w:jc w:val="left"/>
      </w:pPr>
    </w:p>
    <w:p w14:paraId="31A1DB22" w14:textId="3AE5A9D0" w:rsidR="00534296" w:rsidRDefault="00534296" w:rsidP="000B5610">
      <w:pPr>
        <w:pStyle w:val="TAMainText"/>
        <w:spacing w:after="240"/>
        <w:ind w:firstLine="0"/>
        <w:jc w:val="left"/>
      </w:pPr>
    </w:p>
    <w:p w14:paraId="17B06216" w14:textId="46DA9508" w:rsidR="00534296" w:rsidRDefault="00534296" w:rsidP="000B5610">
      <w:pPr>
        <w:pStyle w:val="TAMainText"/>
        <w:spacing w:after="240"/>
        <w:ind w:firstLine="0"/>
        <w:jc w:val="left"/>
      </w:pPr>
    </w:p>
    <w:p w14:paraId="4A9440C7" w14:textId="64317DA2" w:rsidR="00534296" w:rsidRDefault="00534296" w:rsidP="000B5610">
      <w:pPr>
        <w:pStyle w:val="TAMainText"/>
        <w:spacing w:after="240"/>
        <w:ind w:firstLine="0"/>
        <w:jc w:val="left"/>
      </w:pPr>
    </w:p>
    <w:p w14:paraId="59AD8A24" w14:textId="7A0D5C6E" w:rsidR="00534296" w:rsidRDefault="00534296" w:rsidP="000B5610">
      <w:pPr>
        <w:pStyle w:val="TAMainText"/>
        <w:spacing w:after="240"/>
        <w:ind w:firstLine="0"/>
        <w:jc w:val="left"/>
      </w:pPr>
    </w:p>
    <w:p w14:paraId="6D9FE6F6" w14:textId="23D7CF9C" w:rsidR="00534296" w:rsidRDefault="00534296" w:rsidP="000B5610">
      <w:pPr>
        <w:pStyle w:val="TAMainText"/>
        <w:spacing w:after="240"/>
        <w:ind w:firstLine="0"/>
        <w:jc w:val="left"/>
      </w:pPr>
    </w:p>
    <w:p w14:paraId="29445AC8" w14:textId="22778F41" w:rsidR="00534296" w:rsidRDefault="00534296" w:rsidP="000B5610">
      <w:pPr>
        <w:pStyle w:val="TAMainText"/>
        <w:spacing w:after="240"/>
        <w:ind w:firstLine="0"/>
        <w:jc w:val="left"/>
      </w:pPr>
    </w:p>
    <w:p w14:paraId="5FBF7ADE" w14:textId="1DFE40B3" w:rsidR="00534296" w:rsidRDefault="00534296" w:rsidP="000B5610">
      <w:pPr>
        <w:pStyle w:val="TAMainText"/>
        <w:spacing w:after="240"/>
        <w:ind w:firstLine="0"/>
        <w:jc w:val="left"/>
      </w:pPr>
    </w:p>
    <w:p w14:paraId="3E04D1BE" w14:textId="38BDD076" w:rsidR="00534296" w:rsidRDefault="00534296" w:rsidP="000B5610">
      <w:pPr>
        <w:pStyle w:val="TAMainText"/>
        <w:spacing w:after="240"/>
        <w:ind w:firstLine="0"/>
        <w:jc w:val="left"/>
      </w:pPr>
    </w:p>
    <w:p w14:paraId="64F30BAB" w14:textId="77777777" w:rsidR="00534296" w:rsidRDefault="00534296" w:rsidP="000B5610">
      <w:pPr>
        <w:pStyle w:val="TAMainText"/>
        <w:spacing w:after="240"/>
        <w:ind w:firstLine="0"/>
        <w:jc w:val="left"/>
      </w:pPr>
    </w:p>
    <w:p w14:paraId="1D03316F" w14:textId="122E2A04" w:rsidR="00106AF3" w:rsidRDefault="00106AF3" w:rsidP="000B5610">
      <w:pPr>
        <w:pStyle w:val="TAMainText"/>
        <w:spacing w:after="240"/>
        <w:ind w:firstLine="0"/>
        <w:jc w:val="left"/>
      </w:pPr>
    </w:p>
    <w:p w14:paraId="72DA45D1" w14:textId="057F58FF" w:rsidR="00647FEB" w:rsidRPr="00534296" w:rsidRDefault="00FF1ACB" w:rsidP="00647FEB">
      <w:pPr>
        <w:pStyle w:val="VDTableTitle"/>
        <w:rPr>
          <w:b/>
          <w:bCs/>
        </w:rPr>
      </w:pPr>
      <w:r>
        <w:rPr>
          <w:b/>
          <w:bCs/>
        </w:rPr>
        <w:lastRenderedPageBreak/>
        <w:t>Table S</w:t>
      </w:r>
      <w:r>
        <w:rPr>
          <w:b/>
          <w:bCs/>
        </w:rPr>
        <w:t>7</w:t>
      </w:r>
      <w:r>
        <w:rPr>
          <w:b/>
          <w:bCs/>
        </w:rPr>
        <w:t xml:space="preserve">. </w:t>
      </w:r>
      <w:r w:rsidR="00647FEB" w:rsidRPr="00534296">
        <w:t xml:space="preserve">Error estimates for </w:t>
      </w:r>
      <w:r w:rsidR="00647FEB">
        <w:t>BC</w:t>
      </w:r>
      <w:r w:rsidR="0063300F">
        <w:t>/</w:t>
      </w:r>
      <w:r w:rsidR="00647FEB">
        <w:t>UFP</w:t>
      </w:r>
      <w:r w:rsidR="00647FEB" w:rsidRPr="00534296">
        <w:t xml:space="preserve"> anomaly detection type probabilities</w:t>
      </w:r>
      <w:r w:rsidR="00647FEB">
        <w:t xml:space="preserve"> (in %)</w:t>
      </w:r>
      <w:r w:rsidR="00647FEB" w:rsidRPr="00534296">
        <w:t xml:space="preserve"> by census tract</w:t>
      </w:r>
      <w:r w:rsidR="00647FEB">
        <w:t xml:space="preserve"> determined from a sampling distribution composed of 1000 bootstrap replicates</w:t>
      </w:r>
      <w:r w:rsidR="00647FEB" w:rsidRPr="00534296">
        <w:t>.</w:t>
      </w:r>
      <w:r w:rsidR="00647FEB">
        <w:t xml:space="preserve"> “Mean” is the mean of the sampling distribution, “Lower” is the 5</w:t>
      </w:r>
      <w:r w:rsidR="00647FEB" w:rsidRPr="00ED0123">
        <w:rPr>
          <w:vertAlign w:val="superscript"/>
        </w:rPr>
        <w:t>th</w:t>
      </w:r>
      <w:r w:rsidR="00647FEB">
        <w:t xml:space="preserve"> percentile of the sampling distribution, “Upper” is the 95</w:t>
      </w:r>
      <w:r w:rsidR="00647FEB" w:rsidRPr="00ED0123">
        <w:rPr>
          <w:vertAlign w:val="superscript"/>
        </w:rPr>
        <w:t>th</w:t>
      </w:r>
      <w:r w:rsidR="00647FEB">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373C21" w14:paraId="3A2BB4DD" w14:textId="77777777" w:rsidTr="008844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996C55" w14:textId="77777777" w:rsidR="00FF1ACB" w:rsidRPr="00473DE8" w:rsidRDefault="00FF1ACB" w:rsidP="00884442">
            <w:pPr>
              <w:pStyle w:val="TAMainText"/>
              <w:ind w:firstLine="0"/>
              <w:rPr>
                <w:rFonts w:eastAsiaTheme="minorEastAsia" w:cs="Times"/>
              </w:rPr>
            </w:pPr>
            <w:r w:rsidRPr="00473DE8">
              <w:rPr>
                <w:rFonts w:eastAsiaTheme="minorEastAsia" w:cs="Times"/>
              </w:rPr>
              <w:t>Census Tract</w:t>
            </w:r>
          </w:p>
        </w:tc>
        <w:tc>
          <w:tcPr>
            <w:tcW w:w="0" w:type="auto"/>
          </w:tcPr>
          <w:p w14:paraId="6EDDD9D5" w14:textId="1D08BC88" w:rsidR="00FF1ACB" w:rsidRPr="00473DE8" w:rsidRDefault="00FF1ACB"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w:t>
            </w:r>
            <w:r w:rsidR="0063300F">
              <w:rPr>
                <w:rFonts w:eastAsiaTheme="minorEastAsia" w:cs="Times"/>
              </w:rPr>
              <w:t>/</w:t>
            </w:r>
            <w:r>
              <w:rPr>
                <w:rFonts w:eastAsiaTheme="minorEastAsia" w:cs="Times"/>
              </w:rPr>
              <w:t>UFP</w:t>
            </w:r>
            <w:r w:rsidRPr="00473DE8">
              <w:rPr>
                <w:rFonts w:eastAsiaTheme="minorEastAsia" w:cs="Times"/>
              </w:rPr>
              <w:t xml:space="preserve"> </w:t>
            </w:r>
            <w:r>
              <w:rPr>
                <w:rFonts w:eastAsiaTheme="minorEastAsia" w:cs="Times"/>
              </w:rPr>
              <w:t>Mean</w:t>
            </w:r>
          </w:p>
        </w:tc>
        <w:tc>
          <w:tcPr>
            <w:tcW w:w="0" w:type="auto"/>
          </w:tcPr>
          <w:p w14:paraId="4FFAC23B" w14:textId="5D57E9EA" w:rsidR="00FF1ACB" w:rsidRPr="00534296" w:rsidRDefault="00373C21"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w:t>
            </w:r>
            <w:r w:rsidR="0063300F">
              <w:rPr>
                <w:rFonts w:eastAsiaTheme="minorEastAsia" w:cs="Times"/>
              </w:rPr>
              <w:t>/</w:t>
            </w:r>
            <w:r>
              <w:rPr>
                <w:rFonts w:eastAsiaTheme="minorEastAsia" w:cs="Times"/>
              </w:rPr>
              <w:t>UFP</w:t>
            </w:r>
            <w:r w:rsidR="00FF1ACB">
              <w:rPr>
                <w:rFonts w:eastAsiaTheme="minorEastAsia" w:cs="Times"/>
              </w:rPr>
              <w:t xml:space="preserve"> Lower</w:t>
            </w:r>
          </w:p>
        </w:tc>
        <w:tc>
          <w:tcPr>
            <w:tcW w:w="0" w:type="auto"/>
          </w:tcPr>
          <w:p w14:paraId="61FA2307" w14:textId="356881E6" w:rsidR="00FF1ACB" w:rsidRPr="00534296" w:rsidRDefault="00373C21"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w:t>
            </w:r>
            <w:r w:rsidR="0063300F">
              <w:rPr>
                <w:rFonts w:eastAsiaTheme="minorEastAsia" w:cs="Times"/>
              </w:rPr>
              <w:t>/</w:t>
            </w:r>
            <w:r>
              <w:rPr>
                <w:rFonts w:eastAsiaTheme="minorEastAsia" w:cs="Times"/>
              </w:rPr>
              <w:t>UFP</w:t>
            </w:r>
            <w:r w:rsidR="00FF1ACB">
              <w:rPr>
                <w:rFonts w:eastAsiaTheme="minorEastAsia" w:cs="Times"/>
              </w:rPr>
              <w:t xml:space="preserve"> Upper</w:t>
            </w:r>
          </w:p>
        </w:tc>
        <w:tc>
          <w:tcPr>
            <w:tcW w:w="0" w:type="auto"/>
          </w:tcPr>
          <w:p w14:paraId="541EBC54" w14:textId="77777777" w:rsidR="00FF1ACB" w:rsidRPr="00473DE8" w:rsidRDefault="00FF1ACB"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373C21" w14:paraId="2E4E4DB0"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C64DAA" w14:textId="77777777" w:rsidR="00FF1ACB" w:rsidRPr="00473DE8" w:rsidRDefault="00FF1ACB" w:rsidP="00884442">
            <w:pPr>
              <w:pStyle w:val="TAMainText"/>
              <w:ind w:firstLine="0"/>
              <w:rPr>
                <w:rFonts w:eastAsiaTheme="minorEastAsia" w:cs="Times"/>
              </w:rPr>
            </w:pPr>
            <w:r w:rsidRPr="00473DE8">
              <w:rPr>
                <w:rFonts w:eastAsiaTheme="minorEastAsia" w:cs="Times"/>
              </w:rPr>
              <w:t>Bayland Park</w:t>
            </w:r>
          </w:p>
        </w:tc>
        <w:tc>
          <w:tcPr>
            <w:tcW w:w="0" w:type="auto"/>
          </w:tcPr>
          <w:p w14:paraId="079E4243" w14:textId="1C3A3A84"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D60AD19" w14:textId="7E60FFD2"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60DD9117" w14:textId="3A9FE62E"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2F14069C" w14:textId="31021D59"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776FF5BD"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0D072990" w14:textId="77777777" w:rsidR="00FF1ACB" w:rsidRPr="00473DE8" w:rsidRDefault="00FF1ACB" w:rsidP="00884442">
            <w:pPr>
              <w:pStyle w:val="TAMainText"/>
              <w:ind w:firstLine="0"/>
              <w:rPr>
                <w:rFonts w:eastAsiaTheme="minorEastAsia" w:cs="Times"/>
              </w:rPr>
            </w:pPr>
            <w:r w:rsidRPr="00473DE8">
              <w:rPr>
                <w:rFonts w:eastAsiaTheme="minorEastAsia" w:cs="Times"/>
              </w:rPr>
              <w:t>Washington Corridor</w:t>
            </w:r>
          </w:p>
        </w:tc>
        <w:tc>
          <w:tcPr>
            <w:tcW w:w="0" w:type="auto"/>
          </w:tcPr>
          <w:p w14:paraId="66D23DDF" w14:textId="77596EAB"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2A9C7592" w14:textId="5D621D2A"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4F57288C" w14:textId="06E0C280"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5DBB59C6" w14:textId="01337C68"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FF1ACB" w14:paraId="7E485BD3"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335AAF" w14:textId="77777777" w:rsidR="00FF1ACB" w:rsidRPr="00473DE8" w:rsidRDefault="00FF1ACB" w:rsidP="00884442">
            <w:pPr>
              <w:pStyle w:val="TAMainText"/>
              <w:ind w:firstLine="0"/>
              <w:rPr>
                <w:rFonts w:eastAsiaTheme="minorEastAsia" w:cs="Times"/>
              </w:rPr>
            </w:pPr>
            <w:r w:rsidRPr="00473DE8">
              <w:rPr>
                <w:rFonts w:eastAsiaTheme="minorEastAsia" w:cs="Times"/>
              </w:rPr>
              <w:t>Manchester</w:t>
            </w:r>
          </w:p>
        </w:tc>
        <w:tc>
          <w:tcPr>
            <w:tcW w:w="0" w:type="auto"/>
          </w:tcPr>
          <w:p w14:paraId="562AAB56" w14:textId="3527B600"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DFBF22F" w14:textId="1C7DE30B"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0586DD27" w14:textId="2B2859EC" w:rsidR="00FF1ACB" w:rsidRPr="00ED0123"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1DEE01C" w14:textId="69AF06B2"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0DF691EB"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38F79CB2" w14:textId="77777777" w:rsidR="00FF1ACB" w:rsidRPr="00473DE8" w:rsidRDefault="00FF1ACB" w:rsidP="00884442">
            <w:pPr>
              <w:pStyle w:val="TAMainText"/>
              <w:ind w:firstLine="0"/>
              <w:rPr>
                <w:rFonts w:eastAsiaTheme="minorEastAsia" w:cs="Times"/>
              </w:rPr>
            </w:pPr>
            <w:r w:rsidRPr="00473DE8">
              <w:rPr>
                <w:rFonts w:eastAsiaTheme="minorEastAsia" w:cs="Times"/>
              </w:rPr>
              <w:t>East Galena Park</w:t>
            </w:r>
          </w:p>
        </w:tc>
        <w:tc>
          <w:tcPr>
            <w:tcW w:w="0" w:type="auto"/>
          </w:tcPr>
          <w:p w14:paraId="0E433A00" w14:textId="0934A5AC"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414C39A" w14:textId="2456177F"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6BA0CE39" w14:textId="7B2EF9FE"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13145466" w14:textId="078C0D3D"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02CD193C"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489513" w14:textId="77777777" w:rsidR="00FF1ACB" w:rsidRPr="00473DE8" w:rsidRDefault="00FF1ACB" w:rsidP="00884442">
            <w:pPr>
              <w:pStyle w:val="TAMainText"/>
              <w:ind w:firstLine="0"/>
              <w:rPr>
                <w:rFonts w:eastAsiaTheme="minorEastAsia" w:cs="Times"/>
              </w:rPr>
            </w:pPr>
            <w:r w:rsidRPr="00473DE8">
              <w:rPr>
                <w:rFonts w:eastAsiaTheme="minorEastAsia" w:cs="Times"/>
              </w:rPr>
              <w:t>Milby Park</w:t>
            </w:r>
          </w:p>
        </w:tc>
        <w:tc>
          <w:tcPr>
            <w:tcW w:w="0" w:type="auto"/>
          </w:tcPr>
          <w:p w14:paraId="468BD64A" w14:textId="02EFA1C9"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7DA8AD4B" w14:textId="5367B33C"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4B0D2356" w14:textId="70EAC72D"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52117547" w14:textId="35F50A3B"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61BCFF14"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114DD09E" w14:textId="77777777" w:rsidR="00FF1ACB" w:rsidRPr="00473DE8" w:rsidRDefault="00FF1ACB" w:rsidP="00884442">
            <w:pPr>
              <w:pStyle w:val="TAMainText"/>
              <w:ind w:firstLine="0"/>
              <w:rPr>
                <w:rFonts w:eastAsiaTheme="minorEastAsia" w:cs="Times"/>
              </w:rPr>
            </w:pPr>
            <w:r w:rsidRPr="00473DE8">
              <w:rPr>
                <w:rFonts w:eastAsiaTheme="minorEastAsia" w:cs="Times"/>
              </w:rPr>
              <w:t>Sharpstown</w:t>
            </w:r>
          </w:p>
        </w:tc>
        <w:tc>
          <w:tcPr>
            <w:tcW w:w="0" w:type="auto"/>
          </w:tcPr>
          <w:p w14:paraId="7148EB41" w14:textId="5CE1DA10"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57613C1" w14:textId="13639C7E"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6DE07F65" w14:textId="01C07A35"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842CF1" w14:textId="66B7AE15"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60A12541"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9280D4" w14:textId="77777777" w:rsidR="00FF1ACB" w:rsidRPr="00473DE8" w:rsidRDefault="00FF1ACB" w:rsidP="00884442">
            <w:pPr>
              <w:pStyle w:val="TAMainText"/>
              <w:ind w:firstLine="0"/>
              <w:rPr>
                <w:rFonts w:eastAsiaTheme="minorEastAsia" w:cs="Times"/>
              </w:rPr>
            </w:pPr>
            <w:r w:rsidRPr="00473DE8">
              <w:rPr>
                <w:rFonts w:eastAsiaTheme="minorEastAsia" w:cs="Times"/>
              </w:rPr>
              <w:t xml:space="preserve">Sharpstown South </w:t>
            </w:r>
          </w:p>
        </w:tc>
        <w:tc>
          <w:tcPr>
            <w:tcW w:w="0" w:type="auto"/>
          </w:tcPr>
          <w:p w14:paraId="51650155" w14:textId="7BA6CAE5"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2AF0FC30" w14:textId="6CD69029"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7A077CE6" w14:textId="5CCF25EB"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C4F7DFE" w14:textId="050FB037"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3B91578D"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211F205B" w14:textId="77777777" w:rsidR="00FF1ACB" w:rsidRPr="00473DE8" w:rsidRDefault="00FF1ACB" w:rsidP="00884442">
            <w:pPr>
              <w:pStyle w:val="TAMainText"/>
              <w:ind w:firstLine="0"/>
              <w:rPr>
                <w:rFonts w:eastAsiaTheme="minorEastAsia" w:cs="Times"/>
              </w:rPr>
            </w:pPr>
            <w:r w:rsidRPr="00473DE8">
              <w:rPr>
                <w:rFonts w:eastAsiaTheme="minorEastAsia" w:cs="Times"/>
              </w:rPr>
              <w:t>West Galena Park</w:t>
            </w:r>
          </w:p>
        </w:tc>
        <w:tc>
          <w:tcPr>
            <w:tcW w:w="0" w:type="auto"/>
          </w:tcPr>
          <w:p w14:paraId="4229128F" w14:textId="21DD020D"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3CB9C713" w14:textId="6CCA1361"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E16F68C" w14:textId="7F842AF0"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11FD401D" w14:textId="6A3748E4"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535D5041"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D88CD8" w14:textId="77777777" w:rsidR="00FF1ACB" w:rsidRPr="00473DE8" w:rsidRDefault="00FF1ACB" w:rsidP="00884442">
            <w:pPr>
              <w:pStyle w:val="TAMainText"/>
              <w:ind w:firstLine="0"/>
              <w:rPr>
                <w:rFonts w:eastAsiaTheme="minorEastAsia" w:cs="Times"/>
              </w:rPr>
            </w:pPr>
            <w:r w:rsidRPr="00473DE8">
              <w:rPr>
                <w:rFonts w:eastAsiaTheme="minorEastAsia" w:cs="Times"/>
              </w:rPr>
              <w:t>North Spring Branch</w:t>
            </w:r>
          </w:p>
        </w:tc>
        <w:tc>
          <w:tcPr>
            <w:tcW w:w="0" w:type="auto"/>
          </w:tcPr>
          <w:p w14:paraId="7BA02563" w14:textId="32437FC1"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49C74EE2" w14:textId="3A71F961"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7E2A211E" w14:textId="1C723F50"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145871E" w14:textId="67701F1B"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FF1ACB" w14:paraId="1D192D8C"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3DDCBCF5" w14:textId="77777777" w:rsidR="00FF1ACB" w:rsidRPr="00473DE8" w:rsidRDefault="00FF1ACB" w:rsidP="00884442">
            <w:pPr>
              <w:pStyle w:val="TAMainText"/>
              <w:ind w:firstLine="0"/>
              <w:rPr>
                <w:rFonts w:eastAsiaTheme="minorEastAsia" w:cs="Times"/>
              </w:rPr>
            </w:pPr>
            <w:r w:rsidRPr="00473DE8">
              <w:rPr>
                <w:rFonts w:eastAsiaTheme="minorEastAsia" w:cs="Times"/>
              </w:rPr>
              <w:t>North Rice</w:t>
            </w:r>
          </w:p>
        </w:tc>
        <w:tc>
          <w:tcPr>
            <w:tcW w:w="0" w:type="auto"/>
          </w:tcPr>
          <w:p w14:paraId="5849D9B2" w14:textId="39373AD3"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4316193" w14:textId="2F605316"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15790B10" w14:textId="510BA5C6" w:rsidR="00FF1ACB" w:rsidRPr="00ED0123"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5FAA234D" w14:textId="1265CC24"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25F020F5"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50EE7" w14:textId="77777777" w:rsidR="00FF1ACB" w:rsidRPr="00473DE8" w:rsidRDefault="00FF1ACB" w:rsidP="00884442">
            <w:pPr>
              <w:pStyle w:val="TAMainText"/>
              <w:ind w:firstLine="0"/>
              <w:rPr>
                <w:rFonts w:eastAsiaTheme="minorEastAsia" w:cs="Times"/>
              </w:rPr>
            </w:pPr>
            <w:r w:rsidRPr="00473DE8">
              <w:rPr>
                <w:rFonts w:eastAsiaTheme="minorEastAsia" w:cs="Times"/>
              </w:rPr>
              <w:t>Clinton</w:t>
            </w:r>
          </w:p>
        </w:tc>
        <w:tc>
          <w:tcPr>
            <w:tcW w:w="0" w:type="auto"/>
          </w:tcPr>
          <w:p w14:paraId="794992D9" w14:textId="3F4B612F"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1693945B" w14:textId="35AFC565"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36AF34E9" w14:textId="3B5C3586"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A8D9DEA" w14:textId="70A53C89"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29514867"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082D0FBA" w14:textId="77777777" w:rsidR="00FF1ACB" w:rsidRPr="00473DE8" w:rsidRDefault="00FF1ACB" w:rsidP="00884442">
            <w:pPr>
              <w:pStyle w:val="TAMainText"/>
              <w:ind w:firstLine="0"/>
              <w:rPr>
                <w:rFonts w:eastAsiaTheme="minorEastAsia" w:cs="Times"/>
              </w:rPr>
            </w:pPr>
            <w:r w:rsidRPr="00473DE8">
              <w:rPr>
                <w:rFonts w:eastAsiaTheme="minorEastAsia" w:cs="Times"/>
              </w:rPr>
              <w:t>West Eastex</w:t>
            </w:r>
          </w:p>
        </w:tc>
        <w:tc>
          <w:tcPr>
            <w:tcW w:w="0" w:type="auto"/>
          </w:tcPr>
          <w:p w14:paraId="43C1194D" w14:textId="6436332F"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61F48ACB" w14:textId="75DDF43D"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7D7D7631" w14:textId="12FC1D17"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12C3DF2" w14:textId="04B9119A"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373C21" w14:paraId="604D447D"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5368F1" w14:textId="77777777" w:rsidR="00FF1ACB" w:rsidRPr="00473DE8" w:rsidRDefault="00FF1ACB" w:rsidP="00884442">
            <w:pPr>
              <w:pStyle w:val="TAMainText"/>
              <w:ind w:firstLine="0"/>
              <w:rPr>
                <w:rFonts w:eastAsiaTheme="minorEastAsia" w:cs="Times"/>
              </w:rPr>
            </w:pPr>
            <w:r w:rsidRPr="00473DE8">
              <w:rPr>
                <w:rFonts w:eastAsiaTheme="minorEastAsia" w:cs="Times"/>
              </w:rPr>
              <w:t>North Heights</w:t>
            </w:r>
          </w:p>
        </w:tc>
        <w:tc>
          <w:tcPr>
            <w:tcW w:w="0" w:type="auto"/>
          </w:tcPr>
          <w:p w14:paraId="50EDB101" w14:textId="46E906A7"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9AC49D5" w14:textId="3A1ECF91"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1993B61" w14:textId="21D43FAC"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1E87F1A0" w14:textId="49F24264"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73AFF5AC"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0F49668D" w14:textId="77777777" w:rsidR="00FF1ACB" w:rsidRPr="00473DE8" w:rsidRDefault="00FF1ACB" w:rsidP="00884442">
            <w:pPr>
              <w:pStyle w:val="TAMainText"/>
              <w:ind w:firstLine="0"/>
              <w:rPr>
                <w:rFonts w:eastAsiaTheme="minorEastAsia" w:cs="Times"/>
              </w:rPr>
            </w:pPr>
            <w:r w:rsidRPr="00473DE8">
              <w:rPr>
                <w:rFonts w:eastAsiaTheme="minorEastAsia" w:cs="Times"/>
              </w:rPr>
              <w:t>South Rice</w:t>
            </w:r>
          </w:p>
        </w:tc>
        <w:tc>
          <w:tcPr>
            <w:tcW w:w="0" w:type="auto"/>
          </w:tcPr>
          <w:p w14:paraId="0DEFDB5C" w14:textId="50865C64"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45BF0B60" w14:textId="5BEEB45B"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4D242922" w14:textId="3E42D8DA"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7F4ACD39" w14:textId="40A6F37B"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24DE36EE"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70ABF7" w14:textId="77777777" w:rsidR="00FF1ACB" w:rsidRPr="00473DE8" w:rsidRDefault="00FF1ACB" w:rsidP="00884442">
            <w:pPr>
              <w:pStyle w:val="TAMainText"/>
              <w:ind w:firstLine="0"/>
              <w:rPr>
                <w:rFonts w:eastAsiaTheme="minorEastAsia" w:cs="Times"/>
              </w:rPr>
            </w:pPr>
            <w:r w:rsidRPr="00473DE8">
              <w:rPr>
                <w:rFonts w:eastAsiaTheme="minorEastAsia" w:cs="Times"/>
              </w:rPr>
              <w:t>Harrisburg</w:t>
            </w:r>
          </w:p>
        </w:tc>
        <w:tc>
          <w:tcPr>
            <w:tcW w:w="0" w:type="auto"/>
          </w:tcPr>
          <w:p w14:paraId="3D81EC89" w14:textId="5A401EE5"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3C5C1A63" w14:textId="26051049"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346D20E8" w14:textId="0C5D83FE"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59942F0F" w14:textId="6925F651"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7B0BAB5E"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7BEE1230" w14:textId="77777777" w:rsidR="00FF1ACB" w:rsidRPr="00473DE8" w:rsidRDefault="00FF1ACB" w:rsidP="00884442">
            <w:pPr>
              <w:pStyle w:val="TAMainText"/>
              <w:ind w:firstLine="0"/>
              <w:rPr>
                <w:rFonts w:eastAsiaTheme="minorEastAsia" w:cs="Times"/>
              </w:rPr>
            </w:pPr>
            <w:r w:rsidRPr="00473DE8">
              <w:rPr>
                <w:rFonts w:eastAsiaTheme="minorEastAsia" w:cs="Times"/>
              </w:rPr>
              <w:t>Sharpstown North</w:t>
            </w:r>
          </w:p>
        </w:tc>
        <w:tc>
          <w:tcPr>
            <w:tcW w:w="0" w:type="auto"/>
          </w:tcPr>
          <w:p w14:paraId="773CB172" w14:textId="2E7A34AC"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7065E9" w14:textId="50CECC01"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9029374" w14:textId="7C28035C"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22DFB411" w14:textId="4E2F8BCC"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4AAADAD5"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BA2206" w14:textId="77777777" w:rsidR="00FF1ACB" w:rsidRPr="00473DE8" w:rsidRDefault="00FF1ACB" w:rsidP="00884442">
            <w:pPr>
              <w:pStyle w:val="TAMainText"/>
              <w:ind w:firstLine="0"/>
              <w:rPr>
                <w:rFonts w:eastAsiaTheme="minorEastAsia" w:cs="Times"/>
              </w:rPr>
            </w:pPr>
            <w:r w:rsidRPr="00473DE8">
              <w:rPr>
                <w:rFonts w:eastAsiaTheme="minorEastAsia" w:cs="Times"/>
              </w:rPr>
              <w:lastRenderedPageBreak/>
              <w:t>Westchase</w:t>
            </w:r>
          </w:p>
        </w:tc>
        <w:tc>
          <w:tcPr>
            <w:tcW w:w="0" w:type="auto"/>
          </w:tcPr>
          <w:p w14:paraId="44B7F0CF" w14:textId="391110B1"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F9E0A9E" w14:textId="0BE805C3"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D0A2BEF" w14:textId="0A98880C"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1A44562E" w14:textId="1EEBB105"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373C21" w14:paraId="1A7F7C83"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1799F918" w14:textId="77777777" w:rsidR="00FF1ACB" w:rsidRPr="00473DE8" w:rsidRDefault="00FF1ACB" w:rsidP="00884442">
            <w:pPr>
              <w:pStyle w:val="TAMainText"/>
              <w:ind w:firstLine="0"/>
              <w:rPr>
                <w:rFonts w:eastAsiaTheme="minorEastAsia" w:cs="Times"/>
              </w:rPr>
            </w:pPr>
            <w:r w:rsidRPr="00473DE8">
              <w:rPr>
                <w:rFonts w:eastAsiaTheme="minorEastAsia" w:cs="Times"/>
              </w:rPr>
              <w:t>South Spring Branch</w:t>
            </w:r>
          </w:p>
        </w:tc>
        <w:tc>
          <w:tcPr>
            <w:tcW w:w="0" w:type="auto"/>
          </w:tcPr>
          <w:p w14:paraId="08F5CDC9" w14:textId="3E6D409F"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58E4571C" w14:textId="1C88743F"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4AEEA4C3" w14:textId="4914EECD" w:rsidR="00FF1ACB" w:rsidRPr="00473DE8" w:rsidRDefault="00373C21"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4033B3A4" w14:textId="4731FE9F" w:rsidR="00FF1ACB"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373C21" w14:paraId="7D34675F"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D87094" w14:textId="77777777" w:rsidR="00FF1ACB" w:rsidRPr="00473DE8" w:rsidRDefault="00FF1ACB" w:rsidP="00884442">
            <w:pPr>
              <w:pStyle w:val="TAMainText"/>
              <w:ind w:firstLine="0"/>
              <w:rPr>
                <w:rFonts w:eastAsiaTheme="minorEastAsia" w:cs="Times"/>
              </w:rPr>
            </w:pPr>
            <w:r w:rsidRPr="00473DE8">
              <w:rPr>
                <w:rFonts w:eastAsiaTheme="minorEastAsia" w:cs="Times"/>
              </w:rPr>
              <w:t>South Beltway Central</w:t>
            </w:r>
          </w:p>
        </w:tc>
        <w:tc>
          <w:tcPr>
            <w:tcW w:w="0" w:type="auto"/>
          </w:tcPr>
          <w:p w14:paraId="3563A014" w14:textId="0AB5275A"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4A00EF97" w14:textId="43032368"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20F442E8" w14:textId="6FD790D4" w:rsidR="00FF1ACB" w:rsidRPr="00473DE8" w:rsidRDefault="00373C21"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55B789F5" w14:textId="7DEB796B" w:rsidR="00FF1ACB"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5D675A66" w14:textId="57AA8659" w:rsidR="00534296" w:rsidRDefault="00534296" w:rsidP="000B5610">
      <w:pPr>
        <w:pStyle w:val="TAMainText"/>
        <w:spacing w:after="240"/>
        <w:ind w:firstLine="0"/>
        <w:jc w:val="left"/>
      </w:pPr>
    </w:p>
    <w:p w14:paraId="43F0E151" w14:textId="6DDEEC43" w:rsidR="00FF1ACB" w:rsidRDefault="00FF1ACB" w:rsidP="000B5610">
      <w:pPr>
        <w:pStyle w:val="TAMainText"/>
        <w:spacing w:after="240"/>
        <w:ind w:firstLine="0"/>
        <w:jc w:val="left"/>
      </w:pPr>
    </w:p>
    <w:p w14:paraId="1C1AAC65" w14:textId="19351904" w:rsidR="00FF1ACB" w:rsidRDefault="00FF1ACB" w:rsidP="000B5610">
      <w:pPr>
        <w:pStyle w:val="TAMainText"/>
        <w:spacing w:after="240"/>
        <w:ind w:firstLine="0"/>
        <w:jc w:val="left"/>
      </w:pPr>
    </w:p>
    <w:p w14:paraId="250D6707" w14:textId="64D765FA" w:rsidR="00FF1ACB" w:rsidRDefault="00FF1ACB" w:rsidP="000B5610">
      <w:pPr>
        <w:pStyle w:val="TAMainText"/>
        <w:spacing w:after="240"/>
        <w:ind w:firstLine="0"/>
        <w:jc w:val="left"/>
      </w:pPr>
    </w:p>
    <w:p w14:paraId="367008DA" w14:textId="2AE614EF" w:rsidR="00FF1ACB" w:rsidRDefault="00FF1ACB" w:rsidP="000B5610">
      <w:pPr>
        <w:pStyle w:val="TAMainText"/>
        <w:spacing w:after="240"/>
        <w:ind w:firstLine="0"/>
        <w:jc w:val="left"/>
      </w:pPr>
    </w:p>
    <w:p w14:paraId="57BDCE5E" w14:textId="4AC1AD71" w:rsidR="00FF1ACB" w:rsidRDefault="00FF1ACB" w:rsidP="000B5610">
      <w:pPr>
        <w:pStyle w:val="TAMainText"/>
        <w:spacing w:after="240"/>
        <w:ind w:firstLine="0"/>
        <w:jc w:val="left"/>
      </w:pPr>
    </w:p>
    <w:p w14:paraId="0327B35A" w14:textId="40244F1F" w:rsidR="00FF1ACB" w:rsidRDefault="00FF1ACB" w:rsidP="000B5610">
      <w:pPr>
        <w:pStyle w:val="TAMainText"/>
        <w:spacing w:after="240"/>
        <w:ind w:firstLine="0"/>
        <w:jc w:val="left"/>
      </w:pPr>
    </w:p>
    <w:p w14:paraId="4BFC1F85" w14:textId="39308398" w:rsidR="00FF1ACB" w:rsidRDefault="00FF1ACB" w:rsidP="000B5610">
      <w:pPr>
        <w:pStyle w:val="TAMainText"/>
        <w:spacing w:after="240"/>
        <w:ind w:firstLine="0"/>
        <w:jc w:val="left"/>
      </w:pPr>
    </w:p>
    <w:p w14:paraId="15352302" w14:textId="5358D9A7" w:rsidR="00FF1ACB" w:rsidRDefault="00FF1ACB" w:rsidP="000B5610">
      <w:pPr>
        <w:pStyle w:val="TAMainText"/>
        <w:spacing w:after="240"/>
        <w:ind w:firstLine="0"/>
        <w:jc w:val="left"/>
      </w:pPr>
    </w:p>
    <w:p w14:paraId="12A2C77E" w14:textId="62B0D6B0" w:rsidR="00FF1ACB" w:rsidRDefault="00FF1ACB" w:rsidP="000B5610">
      <w:pPr>
        <w:pStyle w:val="TAMainText"/>
        <w:spacing w:after="240"/>
        <w:ind w:firstLine="0"/>
        <w:jc w:val="left"/>
      </w:pPr>
    </w:p>
    <w:p w14:paraId="35291573" w14:textId="270680D0" w:rsidR="00FF1ACB" w:rsidRDefault="00FF1ACB" w:rsidP="000B5610">
      <w:pPr>
        <w:pStyle w:val="TAMainText"/>
        <w:spacing w:after="240"/>
        <w:ind w:firstLine="0"/>
        <w:jc w:val="left"/>
      </w:pPr>
    </w:p>
    <w:p w14:paraId="3F887465" w14:textId="068EE782" w:rsidR="00FF1ACB" w:rsidRDefault="00FF1ACB" w:rsidP="000B5610">
      <w:pPr>
        <w:pStyle w:val="TAMainText"/>
        <w:spacing w:after="240"/>
        <w:ind w:firstLine="0"/>
        <w:jc w:val="left"/>
      </w:pPr>
    </w:p>
    <w:p w14:paraId="33542A6A" w14:textId="5B6FA574" w:rsidR="00FF1ACB" w:rsidRDefault="00FF1ACB" w:rsidP="000B5610">
      <w:pPr>
        <w:pStyle w:val="TAMainText"/>
        <w:spacing w:after="240"/>
        <w:ind w:firstLine="0"/>
        <w:jc w:val="left"/>
      </w:pPr>
    </w:p>
    <w:p w14:paraId="652B35F8" w14:textId="73469DF6" w:rsidR="00FF1ACB" w:rsidRDefault="00FF1ACB" w:rsidP="000B5610">
      <w:pPr>
        <w:pStyle w:val="TAMainText"/>
        <w:spacing w:after="240"/>
        <w:ind w:firstLine="0"/>
        <w:jc w:val="left"/>
      </w:pPr>
    </w:p>
    <w:p w14:paraId="0B2E8403" w14:textId="2A093820" w:rsidR="00A92FBA" w:rsidRPr="00A92FBA" w:rsidRDefault="00A92FBA" w:rsidP="00A92FBA">
      <w:pPr>
        <w:pStyle w:val="VDTableTitle"/>
        <w:rPr>
          <w:b/>
          <w:bCs/>
        </w:rPr>
      </w:pPr>
      <w:r>
        <w:rPr>
          <w:b/>
          <w:bCs/>
        </w:rPr>
        <w:lastRenderedPageBreak/>
        <w:t>Table S</w:t>
      </w:r>
      <w:r>
        <w:rPr>
          <w:b/>
          <w:bCs/>
        </w:rPr>
        <w:t>8</w:t>
      </w:r>
      <w:r>
        <w:rPr>
          <w:b/>
          <w:bCs/>
        </w:rPr>
        <w:t xml:space="preserve">. </w:t>
      </w:r>
      <w:r w:rsidR="0063300F" w:rsidRPr="00534296">
        <w:t xml:space="preserve">Error estimates for </w:t>
      </w:r>
      <w:r w:rsidR="0063300F">
        <w:t>Transition</w:t>
      </w:r>
      <w:r w:rsidR="0063300F" w:rsidRPr="00534296">
        <w:t xml:space="preserve"> anomaly detection type probabilities</w:t>
      </w:r>
      <w:r w:rsidR="0063300F">
        <w:t xml:space="preserve"> (in %)</w:t>
      </w:r>
      <w:r w:rsidR="0063300F" w:rsidRPr="00534296">
        <w:t xml:space="preserve"> by census tract</w:t>
      </w:r>
      <w:r w:rsidR="0063300F">
        <w:t xml:space="preserve"> determined from a sampling distribution composed of 1000 bootstrap replicates</w:t>
      </w:r>
      <w:r w:rsidR="0063300F" w:rsidRPr="00534296">
        <w:t>.</w:t>
      </w:r>
      <w:r w:rsidR="0063300F">
        <w:t xml:space="preserve"> “Mean” is the mean of the sampling distribution, “Lower” is the 5</w:t>
      </w:r>
      <w:r w:rsidR="0063300F" w:rsidRPr="00ED0123">
        <w:rPr>
          <w:vertAlign w:val="superscript"/>
        </w:rPr>
        <w:t>th</w:t>
      </w:r>
      <w:r w:rsidR="0063300F">
        <w:t xml:space="preserve"> percentile of the sampling distribution, “Upper” is the 95</w:t>
      </w:r>
      <w:r w:rsidR="0063300F" w:rsidRPr="00ED0123">
        <w:rPr>
          <w:vertAlign w:val="superscript"/>
        </w:rPr>
        <w:t>th</w:t>
      </w:r>
      <w:r w:rsidR="0063300F">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A92FBA" w14:paraId="0A9FE490" w14:textId="77777777" w:rsidTr="008844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44EF15" w14:textId="77777777" w:rsidR="00A92FBA" w:rsidRPr="00473DE8" w:rsidRDefault="00A92FBA" w:rsidP="00884442">
            <w:pPr>
              <w:pStyle w:val="TAMainText"/>
              <w:ind w:firstLine="0"/>
              <w:rPr>
                <w:rFonts w:eastAsiaTheme="minorEastAsia" w:cs="Times"/>
              </w:rPr>
            </w:pPr>
            <w:r w:rsidRPr="00473DE8">
              <w:rPr>
                <w:rFonts w:eastAsiaTheme="minorEastAsia" w:cs="Times"/>
              </w:rPr>
              <w:t>Census Tract</w:t>
            </w:r>
          </w:p>
        </w:tc>
        <w:tc>
          <w:tcPr>
            <w:tcW w:w="0" w:type="auto"/>
          </w:tcPr>
          <w:p w14:paraId="0994D23F" w14:textId="1D94B3E0" w:rsidR="00A92FBA" w:rsidRPr="00473DE8" w:rsidRDefault="00A92FBA"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2D5277A8" w14:textId="764D6229" w:rsidR="00A92FBA" w:rsidRPr="00534296" w:rsidRDefault="00A92FBA"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Pr>
                <w:rFonts w:eastAsiaTheme="minorEastAsia" w:cs="Times"/>
              </w:rPr>
              <w:t xml:space="preserve"> Lower</w:t>
            </w:r>
          </w:p>
        </w:tc>
        <w:tc>
          <w:tcPr>
            <w:tcW w:w="0" w:type="auto"/>
          </w:tcPr>
          <w:p w14:paraId="4FC5276C" w14:textId="3BA0C5CD" w:rsidR="00A92FBA" w:rsidRPr="00534296" w:rsidRDefault="00A92FBA"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Pr>
                <w:rFonts w:eastAsiaTheme="minorEastAsia" w:cs="Times"/>
              </w:rPr>
              <w:t xml:space="preserve"> Upper</w:t>
            </w:r>
          </w:p>
        </w:tc>
        <w:tc>
          <w:tcPr>
            <w:tcW w:w="0" w:type="auto"/>
          </w:tcPr>
          <w:p w14:paraId="59862756" w14:textId="77777777" w:rsidR="00A92FBA" w:rsidRPr="00473DE8" w:rsidRDefault="00A92FBA" w:rsidP="00884442">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A92FBA" w14:paraId="581B7B1C"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102561" w14:textId="77777777" w:rsidR="00A92FBA" w:rsidRPr="00473DE8" w:rsidRDefault="00A92FBA" w:rsidP="00884442">
            <w:pPr>
              <w:pStyle w:val="TAMainText"/>
              <w:ind w:firstLine="0"/>
              <w:rPr>
                <w:rFonts w:eastAsiaTheme="minorEastAsia" w:cs="Times"/>
              </w:rPr>
            </w:pPr>
            <w:r w:rsidRPr="00473DE8">
              <w:rPr>
                <w:rFonts w:eastAsiaTheme="minorEastAsia" w:cs="Times"/>
              </w:rPr>
              <w:t>Bayland Park</w:t>
            </w:r>
          </w:p>
        </w:tc>
        <w:tc>
          <w:tcPr>
            <w:tcW w:w="0" w:type="auto"/>
          </w:tcPr>
          <w:p w14:paraId="0D76D581" w14:textId="60A15F6A"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w:t>
            </w:r>
            <w:r w:rsidR="00D414C3">
              <w:rPr>
                <w:rFonts w:eastAsiaTheme="minorEastAsia" w:cs="Times"/>
              </w:rPr>
              <w:t>6</w:t>
            </w:r>
          </w:p>
        </w:tc>
        <w:tc>
          <w:tcPr>
            <w:tcW w:w="0" w:type="auto"/>
          </w:tcPr>
          <w:p w14:paraId="22E9727B" w14:textId="3F3E49CC"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70D9B07F" w14:textId="1BB9921A"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A54F3D7" w14:textId="1979F57C"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49767E2E"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314ED29D" w14:textId="77777777" w:rsidR="00A92FBA" w:rsidRPr="00473DE8" w:rsidRDefault="00A92FBA" w:rsidP="00884442">
            <w:pPr>
              <w:pStyle w:val="TAMainText"/>
              <w:ind w:firstLine="0"/>
              <w:rPr>
                <w:rFonts w:eastAsiaTheme="minorEastAsia" w:cs="Times"/>
              </w:rPr>
            </w:pPr>
            <w:r w:rsidRPr="00473DE8">
              <w:rPr>
                <w:rFonts w:eastAsiaTheme="minorEastAsia" w:cs="Times"/>
              </w:rPr>
              <w:t>Washington Corridor</w:t>
            </w:r>
          </w:p>
        </w:tc>
        <w:tc>
          <w:tcPr>
            <w:tcW w:w="0" w:type="auto"/>
          </w:tcPr>
          <w:p w14:paraId="37F2AB06" w14:textId="71C15592"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7397E4C9" w14:textId="6BA9FF95"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w:t>
            </w:r>
            <w:r w:rsidR="00D414C3">
              <w:rPr>
                <w:rFonts w:eastAsiaTheme="minorEastAsia" w:cs="Times"/>
              </w:rPr>
              <w:t>2</w:t>
            </w:r>
          </w:p>
        </w:tc>
        <w:tc>
          <w:tcPr>
            <w:tcW w:w="0" w:type="auto"/>
          </w:tcPr>
          <w:p w14:paraId="2530EA88" w14:textId="0F66A89D"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0A23274" w14:textId="715759C3"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55D45FA5"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D39615" w14:textId="77777777" w:rsidR="00A92FBA" w:rsidRPr="00473DE8" w:rsidRDefault="00A92FBA" w:rsidP="00884442">
            <w:pPr>
              <w:pStyle w:val="TAMainText"/>
              <w:ind w:firstLine="0"/>
              <w:rPr>
                <w:rFonts w:eastAsiaTheme="minorEastAsia" w:cs="Times"/>
              </w:rPr>
            </w:pPr>
            <w:r w:rsidRPr="00473DE8">
              <w:rPr>
                <w:rFonts w:eastAsiaTheme="minorEastAsia" w:cs="Times"/>
              </w:rPr>
              <w:t>Manchester</w:t>
            </w:r>
          </w:p>
        </w:tc>
        <w:tc>
          <w:tcPr>
            <w:tcW w:w="0" w:type="auto"/>
          </w:tcPr>
          <w:p w14:paraId="0D3188A3" w14:textId="0686C77F"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405382FF" w14:textId="03AAAF6C"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ED549CD" w14:textId="2F05FC57" w:rsidR="00A92FBA" w:rsidRPr="00ED0123"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377D1D28" w14:textId="1B98B69D"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582B76F8"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4F662E28" w14:textId="77777777" w:rsidR="00A92FBA" w:rsidRPr="00473DE8" w:rsidRDefault="00A92FBA" w:rsidP="00884442">
            <w:pPr>
              <w:pStyle w:val="TAMainText"/>
              <w:ind w:firstLine="0"/>
              <w:rPr>
                <w:rFonts w:eastAsiaTheme="minorEastAsia" w:cs="Times"/>
              </w:rPr>
            </w:pPr>
            <w:r w:rsidRPr="00473DE8">
              <w:rPr>
                <w:rFonts w:eastAsiaTheme="minorEastAsia" w:cs="Times"/>
              </w:rPr>
              <w:t>East Galena Park</w:t>
            </w:r>
          </w:p>
        </w:tc>
        <w:tc>
          <w:tcPr>
            <w:tcW w:w="0" w:type="auto"/>
          </w:tcPr>
          <w:p w14:paraId="1E059FFB" w14:textId="1E6EE28F"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8D725CA" w14:textId="244A48AD"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50D1ACC5" w14:textId="2EC02DE3"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16DDDB1C" w14:textId="0BD403A3"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6099913E"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7FF1F8" w14:textId="77777777" w:rsidR="00A92FBA" w:rsidRPr="00473DE8" w:rsidRDefault="00A92FBA" w:rsidP="00884442">
            <w:pPr>
              <w:pStyle w:val="TAMainText"/>
              <w:ind w:firstLine="0"/>
              <w:rPr>
                <w:rFonts w:eastAsiaTheme="minorEastAsia" w:cs="Times"/>
              </w:rPr>
            </w:pPr>
            <w:r w:rsidRPr="00473DE8">
              <w:rPr>
                <w:rFonts w:eastAsiaTheme="minorEastAsia" w:cs="Times"/>
              </w:rPr>
              <w:t>Milby Park</w:t>
            </w:r>
          </w:p>
        </w:tc>
        <w:tc>
          <w:tcPr>
            <w:tcW w:w="0" w:type="auto"/>
          </w:tcPr>
          <w:p w14:paraId="457283D2" w14:textId="1DA9AF5B"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537E921" w14:textId="58D5FA67"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5CF768A9" w14:textId="26EE7B4E"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1A76F4C9" w14:textId="244385C4"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A92FBA" w14:paraId="399A6245"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7E65E9A3" w14:textId="77777777" w:rsidR="00A92FBA" w:rsidRPr="00473DE8" w:rsidRDefault="00A92FBA" w:rsidP="00884442">
            <w:pPr>
              <w:pStyle w:val="TAMainText"/>
              <w:ind w:firstLine="0"/>
              <w:rPr>
                <w:rFonts w:eastAsiaTheme="minorEastAsia" w:cs="Times"/>
              </w:rPr>
            </w:pPr>
            <w:r w:rsidRPr="00473DE8">
              <w:rPr>
                <w:rFonts w:eastAsiaTheme="minorEastAsia" w:cs="Times"/>
              </w:rPr>
              <w:t>Sharpstown</w:t>
            </w:r>
          </w:p>
        </w:tc>
        <w:tc>
          <w:tcPr>
            <w:tcW w:w="0" w:type="auto"/>
          </w:tcPr>
          <w:p w14:paraId="26C1048F" w14:textId="5E5E37B3"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5D89C9E" w14:textId="1BD6F82A"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71FD3BDA" w14:textId="0872AD68"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1AEE0DF6" w14:textId="5408B138"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64D4C0E5"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B8CAFA" w14:textId="77777777" w:rsidR="00A92FBA" w:rsidRPr="00473DE8" w:rsidRDefault="00A92FBA" w:rsidP="00884442">
            <w:pPr>
              <w:pStyle w:val="TAMainText"/>
              <w:ind w:firstLine="0"/>
              <w:rPr>
                <w:rFonts w:eastAsiaTheme="minorEastAsia" w:cs="Times"/>
              </w:rPr>
            </w:pPr>
            <w:r w:rsidRPr="00473DE8">
              <w:rPr>
                <w:rFonts w:eastAsiaTheme="minorEastAsia" w:cs="Times"/>
              </w:rPr>
              <w:t xml:space="preserve">Sharpstown South </w:t>
            </w:r>
          </w:p>
        </w:tc>
        <w:tc>
          <w:tcPr>
            <w:tcW w:w="0" w:type="auto"/>
          </w:tcPr>
          <w:p w14:paraId="364FD7D3" w14:textId="6ACB28DE"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30178EFF" w14:textId="4B015D6B"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12D5A235" w14:textId="7A3AF2AB"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28BC8F5E" w14:textId="0EA76E6E"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32E0A691"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50F8F06D" w14:textId="77777777" w:rsidR="00A92FBA" w:rsidRPr="00473DE8" w:rsidRDefault="00A92FBA" w:rsidP="00884442">
            <w:pPr>
              <w:pStyle w:val="TAMainText"/>
              <w:ind w:firstLine="0"/>
              <w:rPr>
                <w:rFonts w:eastAsiaTheme="minorEastAsia" w:cs="Times"/>
              </w:rPr>
            </w:pPr>
            <w:r w:rsidRPr="00473DE8">
              <w:rPr>
                <w:rFonts w:eastAsiaTheme="minorEastAsia" w:cs="Times"/>
              </w:rPr>
              <w:t>West Galena Park</w:t>
            </w:r>
          </w:p>
        </w:tc>
        <w:tc>
          <w:tcPr>
            <w:tcW w:w="0" w:type="auto"/>
          </w:tcPr>
          <w:p w14:paraId="792C5A43" w14:textId="461362E9"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58FC649" w14:textId="7EB0B895"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67B6A16E" w14:textId="4D32BCFC"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645BDAAA" w14:textId="78EFD045"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73BFF859"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2D759" w14:textId="77777777" w:rsidR="00A92FBA" w:rsidRPr="00473DE8" w:rsidRDefault="00A92FBA" w:rsidP="00884442">
            <w:pPr>
              <w:pStyle w:val="TAMainText"/>
              <w:ind w:firstLine="0"/>
              <w:rPr>
                <w:rFonts w:eastAsiaTheme="minorEastAsia" w:cs="Times"/>
              </w:rPr>
            </w:pPr>
            <w:r w:rsidRPr="00473DE8">
              <w:rPr>
                <w:rFonts w:eastAsiaTheme="minorEastAsia" w:cs="Times"/>
              </w:rPr>
              <w:t>North Spring Branch</w:t>
            </w:r>
          </w:p>
        </w:tc>
        <w:tc>
          <w:tcPr>
            <w:tcW w:w="0" w:type="auto"/>
          </w:tcPr>
          <w:p w14:paraId="3DEC66E5" w14:textId="52258A69"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313438E2" w14:textId="296341E8"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3B76F9D6" w14:textId="37757176"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5E5B685F" w14:textId="1ABD8F29"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76BF0BDE"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26A7677E" w14:textId="77777777" w:rsidR="00A92FBA" w:rsidRPr="00473DE8" w:rsidRDefault="00A92FBA" w:rsidP="00884442">
            <w:pPr>
              <w:pStyle w:val="TAMainText"/>
              <w:ind w:firstLine="0"/>
              <w:rPr>
                <w:rFonts w:eastAsiaTheme="minorEastAsia" w:cs="Times"/>
              </w:rPr>
            </w:pPr>
            <w:r w:rsidRPr="00473DE8">
              <w:rPr>
                <w:rFonts w:eastAsiaTheme="minorEastAsia" w:cs="Times"/>
              </w:rPr>
              <w:t>North Rice</w:t>
            </w:r>
          </w:p>
        </w:tc>
        <w:tc>
          <w:tcPr>
            <w:tcW w:w="0" w:type="auto"/>
          </w:tcPr>
          <w:p w14:paraId="7F3A1BAB" w14:textId="090D72A7"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73447996" w14:textId="6E5E29CE"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24F9631C" w14:textId="5F167DE8" w:rsidR="00A92FBA" w:rsidRPr="00ED0123"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0E5BE724" w14:textId="61295923"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5CC3E9A0"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3741E8" w14:textId="77777777" w:rsidR="00A92FBA" w:rsidRPr="00473DE8" w:rsidRDefault="00A92FBA" w:rsidP="00884442">
            <w:pPr>
              <w:pStyle w:val="TAMainText"/>
              <w:ind w:firstLine="0"/>
              <w:rPr>
                <w:rFonts w:eastAsiaTheme="minorEastAsia" w:cs="Times"/>
              </w:rPr>
            </w:pPr>
            <w:r w:rsidRPr="00473DE8">
              <w:rPr>
                <w:rFonts w:eastAsiaTheme="minorEastAsia" w:cs="Times"/>
              </w:rPr>
              <w:t>Clinton</w:t>
            </w:r>
          </w:p>
        </w:tc>
        <w:tc>
          <w:tcPr>
            <w:tcW w:w="0" w:type="auto"/>
          </w:tcPr>
          <w:p w14:paraId="54E8174E" w14:textId="78CF9625"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66D2E3C0" w14:textId="7A559460"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4378237A" w14:textId="2A81C3A8"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72F5DA48" w14:textId="5964DBC1"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79F00985"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62E68780" w14:textId="77777777" w:rsidR="00A92FBA" w:rsidRPr="00473DE8" w:rsidRDefault="00A92FBA" w:rsidP="00884442">
            <w:pPr>
              <w:pStyle w:val="TAMainText"/>
              <w:ind w:firstLine="0"/>
              <w:rPr>
                <w:rFonts w:eastAsiaTheme="minorEastAsia" w:cs="Times"/>
              </w:rPr>
            </w:pPr>
            <w:r w:rsidRPr="00473DE8">
              <w:rPr>
                <w:rFonts w:eastAsiaTheme="minorEastAsia" w:cs="Times"/>
              </w:rPr>
              <w:t>West Eastex</w:t>
            </w:r>
          </w:p>
        </w:tc>
        <w:tc>
          <w:tcPr>
            <w:tcW w:w="0" w:type="auto"/>
          </w:tcPr>
          <w:p w14:paraId="40E91450" w14:textId="5E504175"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48BD2099" w14:textId="76D71959"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1A9857C3" w14:textId="70437309"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616BA6EF" w14:textId="7D84232F"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A92FBA" w14:paraId="6DEE4740"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AA2656" w14:textId="77777777" w:rsidR="00A92FBA" w:rsidRPr="00473DE8" w:rsidRDefault="00A92FBA" w:rsidP="00884442">
            <w:pPr>
              <w:pStyle w:val="TAMainText"/>
              <w:ind w:firstLine="0"/>
              <w:rPr>
                <w:rFonts w:eastAsiaTheme="minorEastAsia" w:cs="Times"/>
              </w:rPr>
            </w:pPr>
            <w:r w:rsidRPr="00473DE8">
              <w:rPr>
                <w:rFonts w:eastAsiaTheme="minorEastAsia" w:cs="Times"/>
              </w:rPr>
              <w:t>North Heights</w:t>
            </w:r>
          </w:p>
        </w:tc>
        <w:tc>
          <w:tcPr>
            <w:tcW w:w="0" w:type="auto"/>
          </w:tcPr>
          <w:p w14:paraId="028D5DD4" w14:textId="3B3E80E0"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0455446B" w14:textId="75BFA372"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62E6B67" w14:textId="197C2ED0" w:rsidR="00A92FBA" w:rsidRPr="00473DE8" w:rsidRDefault="00A92FBA"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4DDB3788" w14:textId="20C084C0"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0313A601"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69306333" w14:textId="77777777" w:rsidR="00A92FBA" w:rsidRPr="00473DE8" w:rsidRDefault="00A92FBA" w:rsidP="00884442">
            <w:pPr>
              <w:pStyle w:val="TAMainText"/>
              <w:ind w:firstLine="0"/>
              <w:rPr>
                <w:rFonts w:eastAsiaTheme="minorEastAsia" w:cs="Times"/>
              </w:rPr>
            </w:pPr>
            <w:r w:rsidRPr="00473DE8">
              <w:rPr>
                <w:rFonts w:eastAsiaTheme="minorEastAsia" w:cs="Times"/>
              </w:rPr>
              <w:t>South Rice</w:t>
            </w:r>
          </w:p>
        </w:tc>
        <w:tc>
          <w:tcPr>
            <w:tcW w:w="0" w:type="auto"/>
          </w:tcPr>
          <w:p w14:paraId="005A8C99" w14:textId="41DB0343"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2CD080BB" w14:textId="3B306B7C"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55E753C9" w14:textId="1FEFEFC1" w:rsidR="00A92FBA" w:rsidRPr="00473DE8" w:rsidRDefault="00A92FBA"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268623AF" w14:textId="7A3E879F"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79694FDA"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41509" w14:textId="77777777" w:rsidR="00A92FBA" w:rsidRPr="00473DE8" w:rsidRDefault="00A92FBA" w:rsidP="00884442">
            <w:pPr>
              <w:pStyle w:val="TAMainText"/>
              <w:ind w:firstLine="0"/>
              <w:rPr>
                <w:rFonts w:eastAsiaTheme="minorEastAsia" w:cs="Times"/>
              </w:rPr>
            </w:pPr>
            <w:r w:rsidRPr="00473DE8">
              <w:rPr>
                <w:rFonts w:eastAsiaTheme="minorEastAsia" w:cs="Times"/>
              </w:rPr>
              <w:t>Harrisburg</w:t>
            </w:r>
          </w:p>
        </w:tc>
        <w:tc>
          <w:tcPr>
            <w:tcW w:w="0" w:type="auto"/>
          </w:tcPr>
          <w:p w14:paraId="1A37B53E" w14:textId="218D0DCE"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630D420" w14:textId="53CC6E28"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A46D033" w14:textId="4C74A0D9"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9AE290B" w14:textId="4AE9EF73"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02C944A3"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58295BA0" w14:textId="77777777" w:rsidR="00A92FBA" w:rsidRPr="00473DE8" w:rsidRDefault="00A92FBA" w:rsidP="00884442">
            <w:pPr>
              <w:pStyle w:val="TAMainText"/>
              <w:ind w:firstLine="0"/>
              <w:rPr>
                <w:rFonts w:eastAsiaTheme="minorEastAsia" w:cs="Times"/>
              </w:rPr>
            </w:pPr>
            <w:r w:rsidRPr="00473DE8">
              <w:rPr>
                <w:rFonts w:eastAsiaTheme="minorEastAsia" w:cs="Times"/>
              </w:rPr>
              <w:t>Sharpstown North</w:t>
            </w:r>
          </w:p>
        </w:tc>
        <w:tc>
          <w:tcPr>
            <w:tcW w:w="0" w:type="auto"/>
          </w:tcPr>
          <w:p w14:paraId="45ACE5A9" w14:textId="66C8E8E2"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14F36AC0" w14:textId="27632C41"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5952FFDF" w14:textId="34880978"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602EE9B9" w14:textId="423BFEFF"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45A7F382"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AE04D" w14:textId="77777777" w:rsidR="00A92FBA" w:rsidRPr="00473DE8" w:rsidRDefault="00A92FBA" w:rsidP="00884442">
            <w:pPr>
              <w:pStyle w:val="TAMainText"/>
              <w:ind w:firstLine="0"/>
              <w:rPr>
                <w:rFonts w:eastAsiaTheme="minorEastAsia" w:cs="Times"/>
              </w:rPr>
            </w:pPr>
            <w:r w:rsidRPr="00473DE8">
              <w:rPr>
                <w:rFonts w:eastAsiaTheme="minorEastAsia" w:cs="Times"/>
              </w:rPr>
              <w:lastRenderedPageBreak/>
              <w:t>Westchase</w:t>
            </w:r>
          </w:p>
        </w:tc>
        <w:tc>
          <w:tcPr>
            <w:tcW w:w="0" w:type="auto"/>
          </w:tcPr>
          <w:p w14:paraId="7F5BE7ED" w14:textId="0899B491"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3DD6CE8" w14:textId="68D5E895"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60A7B2DB" w14:textId="2CE8E8F7"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1C856CB4" w14:textId="5DE0412C"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A92FBA" w14:paraId="0F45BBDD" w14:textId="77777777" w:rsidTr="00884442">
        <w:tc>
          <w:tcPr>
            <w:cnfStyle w:val="001000000000" w:firstRow="0" w:lastRow="0" w:firstColumn="1" w:lastColumn="0" w:oddVBand="0" w:evenVBand="0" w:oddHBand="0" w:evenHBand="0" w:firstRowFirstColumn="0" w:firstRowLastColumn="0" w:lastRowFirstColumn="0" w:lastRowLastColumn="0"/>
            <w:tcW w:w="0" w:type="auto"/>
          </w:tcPr>
          <w:p w14:paraId="57358BF4" w14:textId="77777777" w:rsidR="00A92FBA" w:rsidRPr="00473DE8" w:rsidRDefault="00A92FBA" w:rsidP="00884442">
            <w:pPr>
              <w:pStyle w:val="TAMainText"/>
              <w:ind w:firstLine="0"/>
              <w:rPr>
                <w:rFonts w:eastAsiaTheme="minorEastAsia" w:cs="Times"/>
              </w:rPr>
            </w:pPr>
            <w:r w:rsidRPr="00473DE8">
              <w:rPr>
                <w:rFonts w:eastAsiaTheme="minorEastAsia" w:cs="Times"/>
              </w:rPr>
              <w:t>South Spring Branch</w:t>
            </w:r>
          </w:p>
        </w:tc>
        <w:tc>
          <w:tcPr>
            <w:tcW w:w="0" w:type="auto"/>
          </w:tcPr>
          <w:p w14:paraId="3C4705A7" w14:textId="7B30878A"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0BB0B4BC" w14:textId="5A97D1DD"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15123457" w14:textId="59D23F1E" w:rsidR="00A92FBA" w:rsidRPr="00473DE8" w:rsidRDefault="00162273"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66EAF3D" w14:textId="1B9BFD97" w:rsidR="00A92FBA" w:rsidRPr="00473DE8" w:rsidRDefault="0063300F" w:rsidP="00884442">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A92FBA" w14:paraId="374715C6" w14:textId="77777777" w:rsidTr="008844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44B4C7" w14:textId="77777777" w:rsidR="00A92FBA" w:rsidRPr="00473DE8" w:rsidRDefault="00A92FBA" w:rsidP="00884442">
            <w:pPr>
              <w:pStyle w:val="TAMainText"/>
              <w:ind w:firstLine="0"/>
              <w:rPr>
                <w:rFonts w:eastAsiaTheme="minorEastAsia" w:cs="Times"/>
              </w:rPr>
            </w:pPr>
            <w:r w:rsidRPr="00473DE8">
              <w:rPr>
                <w:rFonts w:eastAsiaTheme="minorEastAsia" w:cs="Times"/>
              </w:rPr>
              <w:t>South Beltway Central</w:t>
            </w:r>
          </w:p>
        </w:tc>
        <w:tc>
          <w:tcPr>
            <w:tcW w:w="0" w:type="auto"/>
          </w:tcPr>
          <w:p w14:paraId="43D7DF34" w14:textId="2BD73304"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B9AAE79" w14:textId="57187DB2"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0824426F" w14:textId="70DEC200" w:rsidR="00A92FBA" w:rsidRPr="00473DE8" w:rsidRDefault="00162273"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2155411" w14:textId="10B52062" w:rsidR="00A92FBA" w:rsidRPr="00473DE8" w:rsidRDefault="0063300F" w:rsidP="00884442">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53010D2F" w14:textId="1793689F" w:rsidR="00534296" w:rsidRDefault="00534296" w:rsidP="000B5610">
      <w:pPr>
        <w:pStyle w:val="TAMainText"/>
        <w:spacing w:after="240"/>
        <w:ind w:firstLine="0"/>
        <w:jc w:val="left"/>
      </w:pPr>
    </w:p>
    <w:p w14:paraId="0D214C18" w14:textId="55F9CDED" w:rsidR="00A92FBA" w:rsidRDefault="00A92FBA" w:rsidP="000B5610">
      <w:pPr>
        <w:pStyle w:val="TAMainText"/>
        <w:spacing w:after="240"/>
        <w:ind w:firstLine="0"/>
        <w:jc w:val="left"/>
      </w:pPr>
    </w:p>
    <w:p w14:paraId="6B5DDCB4" w14:textId="2FE59945" w:rsidR="00A92FBA" w:rsidRDefault="00A92FBA" w:rsidP="000B5610">
      <w:pPr>
        <w:pStyle w:val="TAMainText"/>
        <w:spacing w:after="240"/>
        <w:ind w:firstLine="0"/>
        <w:jc w:val="left"/>
      </w:pPr>
    </w:p>
    <w:p w14:paraId="1635B25A" w14:textId="000A61E8" w:rsidR="00A92FBA" w:rsidRDefault="00A92FBA" w:rsidP="000B5610">
      <w:pPr>
        <w:pStyle w:val="TAMainText"/>
        <w:spacing w:after="240"/>
        <w:ind w:firstLine="0"/>
        <w:jc w:val="left"/>
      </w:pPr>
    </w:p>
    <w:p w14:paraId="295AB369" w14:textId="577CB242" w:rsidR="00A92FBA" w:rsidRDefault="00A92FBA" w:rsidP="000B5610">
      <w:pPr>
        <w:pStyle w:val="TAMainText"/>
        <w:spacing w:after="240"/>
        <w:ind w:firstLine="0"/>
        <w:jc w:val="left"/>
      </w:pPr>
    </w:p>
    <w:p w14:paraId="65CF60C5" w14:textId="0BF4EDCD" w:rsidR="00A92FBA" w:rsidRDefault="00A92FBA" w:rsidP="000B5610">
      <w:pPr>
        <w:pStyle w:val="TAMainText"/>
        <w:spacing w:after="240"/>
        <w:ind w:firstLine="0"/>
        <w:jc w:val="left"/>
      </w:pPr>
    </w:p>
    <w:p w14:paraId="4E537C55" w14:textId="21DAA384" w:rsidR="00A92FBA" w:rsidRDefault="00A92FBA" w:rsidP="000B5610">
      <w:pPr>
        <w:pStyle w:val="TAMainText"/>
        <w:spacing w:after="240"/>
        <w:ind w:firstLine="0"/>
        <w:jc w:val="left"/>
      </w:pPr>
    </w:p>
    <w:p w14:paraId="5BBFBE7E" w14:textId="4E41B1CC" w:rsidR="00A92FBA" w:rsidRDefault="00A92FBA" w:rsidP="000B5610">
      <w:pPr>
        <w:pStyle w:val="TAMainText"/>
        <w:spacing w:after="240"/>
        <w:ind w:firstLine="0"/>
        <w:jc w:val="left"/>
      </w:pPr>
    </w:p>
    <w:p w14:paraId="494EC2EA" w14:textId="013D5E8F" w:rsidR="00A92FBA" w:rsidRDefault="00A92FBA" w:rsidP="000B5610">
      <w:pPr>
        <w:pStyle w:val="TAMainText"/>
        <w:spacing w:after="240"/>
        <w:ind w:firstLine="0"/>
        <w:jc w:val="left"/>
      </w:pPr>
    </w:p>
    <w:p w14:paraId="2A613AEA" w14:textId="092BDAC0" w:rsidR="00A92FBA" w:rsidRDefault="00A92FBA" w:rsidP="000B5610">
      <w:pPr>
        <w:pStyle w:val="TAMainText"/>
        <w:spacing w:after="240"/>
        <w:ind w:firstLine="0"/>
        <w:jc w:val="left"/>
      </w:pPr>
    </w:p>
    <w:p w14:paraId="7273A348" w14:textId="0DDDEDFA" w:rsidR="00A92FBA" w:rsidRDefault="00A92FBA" w:rsidP="000B5610">
      <w:pPr>
        <w:pStyle w:val="TAMainText"/>
        <w:spacing w:after="240"/>
        <w:ind w:firstLine="0"/>
        <w:jc w:val="left"/>
      </w:pPr>
    </w:p>
    <w:p w14:paraId="15FF4805" w14:textId="37C2E01B" w:rsidR="00A92FBA" w:rsidRDefault="00A92FBA" w:rsidP="000B5610">
      <w:pPr>
        <w:pStyle w:val="TAMainText"/>
        <w:spacing w:after="240"/>
        <w:ind w:firstLine="0"/>
        <w:jc w:val="left"/>
      </w:pPr>
    </w:p>
    <w:p w14:paraId="4A1C3D2E" w14:textId="0C5D8BC6" w:rsidR="00A92FBA" w:rsidRDefault="00A92FBA" w:rsidP="000B5610">
      <w:pPr>
        <w:pStyle w:val="TAMainText"/>
        <w:spacing w:after="240"/>
        <w:ind w:firstLine="0"/>
        <w:jc w:val="left"/>
      </w:pPr>
    </w:p>
    <w:p w14:paraId="7BC7DEED" w14:textId="14991C4D" w:rsidR="00A92FBA" w:rsidRDefault="00A92FBA" w:rsidP="000B5610">
      <w:pPr>
        <w:pStyle w:val="TAMainText"/>
        <w:spacing w:after="240"/>
        <w:ind w:firstLine="0"/>
        <w:jc w:val="left"/>
      </w:pPr>
    </w:p>
    <w:p w14:paraId="50DF670D" w14:textId="3058B34D" w:rsidR="00A92FBA" w:rsidRDefault="00A92FBA" w:rsidP="000B5610">
      <w:pPr>
        <w:pStyle w:val="TAMainText"/>
        <w:spacing w:after="240"/>
        <w:ind w:firstLine="0"/>
        <w:jc w:val="left"/>
      </w:pPr>
    </w:p>
    <w:p w14:paraId="55E36438" w14:textId="77777777" w:rsidR="00A92FBA" w:rsidRDefault="00A92FBA" w:rsidP="000B5610">
      <w:pPr>
        <w:pStyle w:val="TAMainText"/>
        <w:spacing w:after="240"/>
        <w:ind w:firstLine="0"/>
        <w:jc w:val="left"/>
      </w:pPr>
    </w:p>
    <w:p w14:paraId="234ACD63" w14:textId="77777777" w:rsidR="00DD551A" w:rsidRPr="00DD551A" w:rsidRDefault="00FF564E" w:rsidP="00DD551A">
      <w:pPr>
        <w:pStyle w:val="Bibliography"/>
        <w:rPr>
          <w:rFonts w:cs="Times"/>
        </w:rPr>
      </w:pPr>
      <w:r>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5FFDF" w14:textId="77777777" w:rsidR="00D00FA3" w:rsidRDefault="00D00FA3">
      <w:r>
        <w:separator/>
      </w:r>
    </w:p>
  </w:endnote>
  <w:endnote w:type="continuationSeparator" w:id="0">
    <w:p w14:paraId="1EB9E96C" w14:textId="77777777" w:rsidR="00D00FA3" w:rsidRDefault="00D00F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51185" w14:textId="77777777" w:rsidR="00D00FA3" w:rsidRDefault="00D00FA3">
      <w:r>
        <w:separator/>
      </w:r>
    </w:p>
  </w:footnote>
  <w:footnote w:type="continuationSeparator" w:id="0">
    <w:p w14:paraId="661F7B1B" w14:textId="77777777" w:rsidR="00D00FA3" w:rsidRDefault="00D00F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9257E"/>
    <w:rsid w:val="000A5411"/>
    <w:rsid w:val="000B2EEB"/>
    <w:rsid w:val="000B5610"/>
    <w:rsid w:val="000C05CC"/>
    <w:rsid w:val="000F0010"/>
    <w:rsid w:val="00106AF3"/>
    <w:rsid w:val="001256E4"/>
    <w:rsid w:val="00151616"/>
    <w:rsid w:val="00162273"/>
    <w:rsid w:val="00195ACA"/>
    <w:rsid w:val="001A4CC7"/>
    <w:rsid w:val="001A7A90"/>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A42F0"/>
    <w:rsid w:val="003B4AF3"/>
    <w:rsid w:val="003E1F76"/>
    <w:rsid w:val="00475FD2"/>
    <w:rsid w:val="00482A96"/>
    <w:rsid w:val="004E283C"/>
    <w:rsid w:val="004E7185"/>
    <w:rsid w:val="00534296"/>
    <w:rsid w:val="005352CB"/>
    <w:rsid w:val="005553EF"/>
    <w:rsid w:val="00567E81"/>
    <w:rsid w:val="005711E4"/>
    <w:rsid w:val="00591A57"/>
    <w:rsid w:val="005A32D7"/>
    <w:rsid w:val="005A75E4"/>
    <w:rsid w:val="005D0C10"/>
    <w:rsid w:val="0063300F"/>
    <w:rsid w:val="006455A5"/>
    <w:rsid w:val="00647FEB"/>
    <w:rsid w:val="00683131"/>
    <w:rsid w:val="006A3E34"/>
    <w:rsid w:val="006B2581"/>
    <w:rsid w:val="007000D9"/>
    <w:rsid w:val="00732D31"/>
    <w:rsid w:val="00735F79"/>
    <w:rsid w:val="00747701"/>
    <w:rsid w:val="00755991"/>
    <w:rsid w:val="007629D3"/>
    <w:rsid w:val="00774F7C"/>
    <w:rsid w:val="00794616"/>
    <w:rsid w:val="007A11AD"/>
    <w:rsid w:val="008047DE"/>
    <w:rsid w:val="0085568D"/>
    <w:rsid w:val="008633FA"/>
    <w:rsid w:val="008655C0"/>
    <w:rsid w:val="0087404C"/>
    <w:rsid w:val="008D30F9"/>
    <w:rsid w:val="008D53B2"/>
    <w:rsid w:val="00912169"/>
    <w:rsid w:val="0092037A"/>
    <w:rsid w:val="009246AD"/>
    <w:rsid w:val="009C46AB"/>
    <w:rsid w:val="009F2E7E"/>
    <w:rsid w:val="00A02D62"/>
    <w:rsid w:val="00A20EB5"/>
    <w:rsid w:val="00A63C5F"/>
    <w:rsid w:val="00A764EF"/>
    <w:rsid w:val="00A92FBA"/>
    <w:rsid w:val="00AA41BF"/>
    <w:rsid w:val="00AB34C5"/>
    <w:rsid w:val="00AF25F5"/>
    <w:rsid w:val="00AF4F6D"/>
    <w:rsid w:val="00AF7F6A"/>
    <w:rsid w:val="00B05A88"/>
    <w:rsid w:val="00B36554"/>
    <w:rsid w:val="00B44641"/>
    <w:rsid w:val="00B7618D"/>
    <w:rsid w:val="00B86588"/>
    <w:rsid w:val="00BC4DDB"/>
    <w:rsid w:val="00BD2C44"/>
    <w:rsid w:val="00BD62FA"/>
    <w:rsid w:val="00C06F00"/>
    <w:rsid w:val="00C10EE0"/>
    <w:rsid w:val="00C12556"/>
    <w:rsid w:val="00C6170A"/>
    <w:rsid w:val="00D00FA3"/>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118</TotalTime>
  <Pages>23</Pages>
  <Words>3242</Words>
  <Characters>1848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68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7</cp:revision>
  <cp:lastPrinted>2008-06-11T21:33:00Z</cp:lastPrinted>
  <dcterms:created xsi:type="dcterms:W3CDTF">2022-04-18T19:27:00Z</dcterms:created>
  <dcterms:modified xsi:type="dcterms:W3CDTF">2022-04-2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